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01B6351"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w:t>
      </w:r>
      <w:ins w:id="0" w:author="Arfa Aijazi" w:date="2024-02-10T12:39:00Z">
        <w:r w:rsidR="00DE34D7">
          <w:t>e</w:t>
        </w:r>
      </w:ins>
      <w:del w:id="1" w:author="Arfa Aijazi" w:date="2024-02-10T12:39:00Z">
        <w:r w:rsidR="0099175E" w:rsidDel="00DE34D7">
          <w:delText>y</w:delText>
        </w:r>
      </w:del>
      <w:r w:rsidR="0099175E">
        <w:t xml:space="preserve">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2" w:name="OLE_LINK6"/>
      <w:bookmarkStart w:id="3" w:name="OLE_LINK7"/>
      <w:r>
        <w:rPr>
          <w:vertAlign w:val="superscript"/>
        </w:rPr>
        <w:t>2</w:t>
      </w:r>
      <w:r>
        <w:t>School of Architecture, University of Waterloo, Canada</w:t>
      </w:r>
    </w:p>
    <w:bookmarkEnd w:id="2"/>
    <w:bookmarkEnd w:id="3"/>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3CAA43B7" w:rsidR="0024337D" w:rsidRPr="007268F9" w:rsidRDefault="0024337D" w:rsidP="0024337D">
      <w:bookmarkStart w:id="4" w:name="OLE_LINK1"/>
      <w:bookmarkStart w:id="5"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expensive to buy</w:t>
      </w:r>
      <w:ins w:id="6" w:author="Arfa Aijazi" w:date="2024-02-10T12:46:00Z">
        <w:r w:rsidR="00472208">
          <w:t>, maintain,</w:t>
        </w:r>
      </w:ins>
      <w:r w:rsidR="001E5C84" w:rsidRPr="007268F9">
        <w:t xml:space="preserve">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w:t>
      </w:r>
      <w:ins w:id="7" w:author="Arfa Aijazi" w:date="2024-02-10T12:40:00Z">
        <w:r w:rsidR="00DE34D7">
          <w:rPr>
            <w:color w:val="000000"/>
          </w:rPr>
          <w:t>—</w:t>
        </w:r>
      </w:ins>
      <w:del w:id="8" w:author="Arfa Aijazi" w:date="2024-02-10T12:40:00Z">
        <w:r w:rsidR="0023313F" w:rsidRPr="007268F9" w:rsidDel="00DE34D7">
          <w:delText>-</w:delText>
        </w:r>
      </w:del>
      <w:r w:rsidR="0023313F" w:rsidRPr="007268F9">
        <w:t xml:space="preserve">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w:t>
      </w:r>
      <w:proofErr w:type="gramStart"/>
      <w:ins w:id="9" w:author="Arfa Aijazi" w:date="2024-02-10T12:49:00Z">
        <w:r w:rsidR="00472208">
          <w:t>Easily</w:t>
        </w:r>
      </w:ins>
      <w:ins w:id="10" w:author="Arfa Aijazi" w:date="2024-02-10T13:01:00Z">
        <w:r w:rsidR="00801469">
          <w:t>-</w:t>
        </w:r>
      </w:ins>
      <w:ins w:id="11" w:author="Arfa Aijazi" w:date="2024-02-10T12:49:00Z">
        <w:r w:rsidR="00472208">
          <w:t>accessible</w:t>
        </w:r>
        <w:proofErr w:type="gramEnd"/>
        <w:r w:rsidR="00472208">
          <w:t xml:space="preserve"> p</w:t>
        </w:r>
      </w:ins>
      <w:del w:id="12" w:author="Arfa Aijazi" w:date="2024-02-10T12:49:00Z">
        <w:r w:rsidRPr="007268F9" w:rsidDel="00472208">
          <w:delText>P</w:delText>
        </w:r>
      </w:del>
      <w:r w:rsidRPr="007268F9">
        <w:t>assive and low-energy</w:t>
      </w:r>
      <w:ins w:id="13" w:author="Arfa Aijazi" w:date="2024-02-10T12:49:00Z">
        <w:r w:rsidR="00472208">
          <w:t xml:space="preserve"> </w:t>
        </w:r>
      </w:ins>
      <w:del w:id="14" w:author="Arfa Aijazi" w:date="2024-02-10T12:49:00Z">
        <w:r w:rsidRPr="007268F9" w:rsidDel="00472208">
          <w:delText xml:space="preserve"> </w:delText>
        </w:r>
      </w:del>
      <w:r w:rsidRPr="007268F9">
        <w:t xml:space="preserve">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w:t>
      </w:r>
      <w:ins w:id="15" w:author="Arfa Aijazi" w:date="2024-02-10T12:42:00Z">
        <w:r w:rsidR="00DE34D7">
          <w:t>-</w:t>
        </w:r>
      </w:ins>
      <w:del w:id="16" w:author="Arfa Aijazi" w:date="2024-02-10T12:42:00Z">
        <w:r w:rsidRPr="007268F9" w:rsidDel="00DE34D7">
          <w:delText xml:space="preserve"> </w:delText>
        </w:r>
      </w:del>
      <w:r w:rsidRPr="007268F9">
        <w:t xml:space="preserve">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in extreme temperature events. This reduces the need for utility load</w:t>
      </w:r>
      <w:ins w:id="17" w:author="Arfa Aijazi" w:date="2024-02-10T12:42:00Z">
        <w:r w:rsidR="00DE34D7">
          <w:t xml:space="preserve"> </w:t>
        </w:r>
      </w:ins>
      <w:r w:rsidRPr="007268F9">
        <w:t xml:space="preserve">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4"/>
    <w:bookmarkEnd w:id="5"/>
    <w:p w14:paraId="79E30A2E" w14:textId="67830E75" w:rsidR="004F7E72" w:rsidRDefault="00A85128" w:rsidP="007268F9">
      <w:pPr>
        <w:pStyle w:val="Heading1"/>
      </w:pPr>
      <w:r>
        <w:t>Introduction</w:t>
      </w:r>
    </w:p>
    <w:p w14:paraId="160A9228" w14:textId="7C9C37DB"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w:t>
      </w:r>
      <w:ins w:id="18" w:author="Arfa Aijazi" w:date="2024-02-10T12:43:00Z">
        <w:r w:rsidR="00DE34D7">
          <w:t>a</w:t>
        </w:r>
      </w:ins>
      <w:del w:id="19" w:author="Arfa Aijazi" w:date="2024-02-10T12:43:00Z">
        <w:r w:rsidDel="00DE34D7">
          <w:delText>e</w:delText>
        </w:r>
      </w:del>
      <w:r>
        <w:t>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70AFFF81" w:rsidR="00895731" w:rsidRDefault="03FAD36C" w:rsidP="03FAD36C">
      <w:pPr>
        <w:tabs>
          <w:tab w:val="left" w:pos="2970"/>
        </w:tabs>
      </w:pPr>
      <w:r>
        <w:t>Conventional heating, ventilation, and air conditioning (HVAC) systems are a common and effective way to regulate the thermal conditions inside residential buildings. Adoption of residential air conditioning correlates to a 75% reduction in heat-related mortality in the U.S. since 1960</w:t>
      </w:r>
      <w:r w:rsidR="004F7E72">
        <w:fldChar w:fldCharType="begin"/>
      </w:r>
      <w:r w:rsidR="004F7E72">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4F7E72">
        <w:fldChar w:fldCharType="separate"/>
      </w:r>
      <w:r w:rsidRPr="03FAD36C">
        <w:rPr>
          <w:rFonts w:cs="Times New Roman"/>
          <w:vertAlign w:val="superscript"/>
        </w:rPr>
        <w:t>25</w:t>
      </w:r>
      <w:r w:rsidR="004F7E72">
        <w:fldChar w:fldCharType="end"/>
      </w:r>
      <w:r>
        <w:t>. HVAC technologies have high penetration in the United States, where over 95% of homes have some form of space heating and 88% have some form of space cooling</w:t>
      </w:r>
      <w:r w:rsidR="004F7E72">
        <w:fldChar w:fldCharType="begin"/>
      </w:r>
      <w:r w:rsidR="004F7E72">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4F7E72">
        <w:fldChar w:fldCharType="separate"/>
      </w:r>
      <w:r w:rsidRPr="03FAD36C">
        <w:rPr>
          <w:rFonts w:cs="Times New Roman"/>
          <w:vertAlign w:val="superscript"/>
        </w:rPr>
        <w:t>26</w:t>
      </w:r>
      <w:r w:rsidR="004F7E72">
        <w:fldChar w:fldCharType="end"/>
      </w:r>
      <w:r>
        <w:t>. However, space heating and cooling</w:t>
      </w:r>
      <w:ins w:id="20" w:author="Arfa Aijazi" w:date="2024-02-10T12:50:00Z">
        <w:r>
          <w:t xml:space="preserve"> systems</w:t>
        </w:r>
      </w:ins>
      <w:r>
        <w:t xml:space="preserve"> are energy intensive and historically represent</w:t>
      </w:r>
      <w:del w:id="21" w:author="Arfa Aijazi" w:date="2024-02-10T12:50:00Z">
        <w:r w:rsidR="004F7E72" w:rsidDel="03FAD36C">
          <w:delText>s</w:delText>
        </w:r>
      </w:del>
      <w:r>
        <w:t xml:space="preserve"> over 50% of energy end use in residential buildings</w:t>
      </w:r>
      <w:r w:rsidR="004F7E72">
        <w:fldChar w:fldCharType="begin"/>
      </w:r>
      <w:r w:rsidR="004F7E72">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4F7E72">
        <w:fldChar w:fldCharType="separate"/>
      </w:r>
      <w:r w:rsidRPr="03FAD36C">
        <w:rPr>
          <w:rFonts w:cs="Times New Roman"/>
          <w:vertAlign w:val="superscript"/>
        </w:rPr>
        <w:t>27</w:t>
      </w:r>
      <w:r w:rsidR="004F7E72">
        <w:fldChar w:fldCharType="end"/>
      </w:r>
      <w:r>
        <w:t>. An average U.S. home of approximately 170 m</w:t>
      </w:r>
      <w:r w:rsidRPr="03FAD36C">
        <w:rPr>
          <w:vertAlign w:val="superscript"/>
        </w:rPr>
        <w:t>2</w:t>
      </w:r>
      <w:r>
        <w:t xml:space="preserve"> </w:t>
      </w:r>
      <w:r w:rsidR="004F7E72">
        <w:fldChar w:fldCharType="begin"/>
      </w:r>
      <w:r w:rsidR="004F7E72">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4F7E72">
        <w:fldChar w:fldCharType="separate"/>
      </w:r>
      <w:r w:rsidRPr="03FAD36C">
        <w:rPr>
          <w:rFonts w:cs="Times New Roman"/>
          <w:vertAlign w:val="superscript"/>
        </w:rPr>
        <w:t>26</w:t>
      </w:r>
      <w:r w:rsidR="004F7E72">
        <w:fldChar w:fldCharType="end"/>
      </w:r>
      <w:r>
        <w:t xml:space="preserve"> will require a 3</w:t>
      </w:r>
      <w:ins w:id="22" w:author="Arfa Aijazi" w:date="2024-02-10T18:07:00Z">
        <w:r w:rsidR="00DE294D">
          <w:t>-</w:t>
        </w:r>
      </w:ins>
      <w:del w:id="23" w:author="Arfa Aijazi" w:date="2024-02-10T18:07:00Z">
        <w:r w:rsidR="004F7E72" w:rsidDel="00DE294D">
          <w:delText xml:space="preserve"> </w:delText>
        </w:r>
      </w:del>
      <w:r>
        <w:t>ton air conditioner</w:t>
      </w:r>
      <w:r w:rsidR="004F7E72">
        <w:fldChar w:fldCharType="begin"/>
      </w:r>
      <w:r w:rsidR="004F7E72">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4F7E72">
        <w:fldChar w:fldCharType="separate"/>
      </w:r>
      <w:r w:rsidRPr="03FAD36C">
        <w:rPr>
          <w:rFonts w:cs="Times New Roman"/>
          <w:vertAlign w:val="superscript"/>
        </w:rPr>
        <w:t>28</w:t>
      </w:r>
      <w:r w:rsidR="004F7E72">
        <w:fldChar w:fldCharType="end"/>
      </w:r>
      <w:r>
        <w:t xml:space="preserve"> and a 70,000 Btu/h gas furnace</w:t>
      </w:r>
      <w:r w:rsidR="004F7E72">
        <w:fldChar w:fldCharType="begin"/>
      </w:r>
      <w:r w:rsidR="004F7E72">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4F7E72">
        <w:fldChar w:fldCharType="separate"/>
      </w:r>
      <w:r w:rsidRPr="03FAD36C">
        <w:rPr>
          <w:rFonts w:cs="Times New Roman"/>
          <w:vertAlign w:val="superscript"/>
        </w:rPr>
        <w:t>29</w:t>
      </w:r>
      <w:r w:rsidR="004F7E72">
        <w:fldChar w:fldCharType="end"/>
      </w:r>
      <w:r>
        <w:t xml:space="preserve">. This equates to a power draw of </w:t>
      </w:r>
      <w:del w:id="24" w:author="Arfa Aijazi" w:date="2024-02-10T18:08:00Z">
        <w:r w:rsidDel="00DE294D">
          <w:delText xml:space="preserve">around </w:delText>
        </w:r>
      </w:del>
      <w:ins w:id="25" w:author="Arfa Aijazi" w:date="2024-02-10T18:08:00Z">
        <w:r w:rsidR="00DE294D">
          <w:t xml:space="preserve">up to </w:t>
        </w:r>
      </w:ins>
      <w:r>
        <w:t>10 kW and 21 kW for centralized cooling and heating respectively. For comparison, the power rating of a portable or window air conditioning unit can be as high as 4.8 kW</w:t>
      </w:r>
      <w:r w:rsidR="004F7E72">
        <w:fldChar w:fldCharType="begin"/>
      </w:r>
      <w:r w:rsidR="004F7E72">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4F7E72">
        <w:fldChar w:fldCharType="separate"/>
      </w:r>
      <w:r w:rsidRPr="03FAD36C">
        <w:rPr>
          <w:rFonts w:cs="Times New Roman"/>
          <w:vertAlign w:val="superscript"/>
        </w:rPr>
        <w:t>30</w:t>
      </w:r>
      <w:r w:rsidR="004F7E72">
        <w:fldChar w:fldCharType="end"/>
      </w:r>
      <w:r>
        <w:t xml:space="preserve"> and that of a portable space heater can be up to 1.5 kW</w:t>
      </w:r>
      <w:r w:rsidR="004F7E72">
        <w:fldChar w:fldCharType="begin"/>
      </w:r>
      <w:r w:rsidR="004F7E72">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4F7E72">
        <w:fldChar w:fldCharType="separate"/>
      </w:r>
      <w:r w:rsidRPr="03FAD36C">
        <w:rPr>
          <w:rFonts w:cs="Times New Roman"/>
          <w:vertAlign w:val="superscript"/>
        </w:rPr>
        <w:t>31</w:t>
      </w:r>
      <w:r w:rsidR="004F7E72">
        <w:fldChar w:fldCharType="end"/>
      </w:r>
      <w:r>
        <w:t>, but these are designed for much smaller space volumes, like a single room. In a survey of New York City residents, 91% of respondents with air conditioning at home had it installed in their bedroom</w:t>
      </w:r>
      <w:r w:rsidR="004F7E72">
        <w:fldChar w:fldCharType="begin"/>
      </w:r>
      <w:r w:rsidR="004F7E72">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Pr="03FAD36C">
        <w:rPr>
          <w:rFonts w:cs="Times New Roman"/>
          <w:vertAlign w:val="superscript"/>
        </w:rPr>
        <w:t>32</w:t>
      </w:r>
      <w:r w:rsidR="004F7E72">
        <w:fldChar w:fldCharType="end"/>
      </w:r>
      <w:r>
        <w:t>. Bedroom air conditioning is especially energy intensive because it typically operates continuously throughout the night. Survey data has recorded this behavior in New York City</w:t>
      </w:r>
      <w:r w:rsidR="004F7E72">
        <w:fldChar w:fldCharType="begin"/>
      </w:r>
      <w:r w:rsidR="004F7E72">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Pr="03FAD36C">
        <w:rPr>
          <w:rFonts w:cs="Times New Roman"/>
          <w:vertAlign w:val="superscript"/>
        </w:rPr>
        <w:t>32</w:t>
      </w:r>
      <w:r w:rsidR="004F7E72">
        <w:fldChar w:fldCharType="end"/>
      </w:r>
      <w:r>
        <w:t>, Hong Kong</w:t>
      </w:r>
      <w:r w:rsidR="004F7E72">
        <w:fldChar w:fldCharType="begin"/>
      </w:r>
      <w:r w:rsidR="004F7E72">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rsidR="004F7E72">
        <w:fldChar w:fldCharType="separate"/>
      </w:r>
      <w:r w:rsidRPr="03FAD36C">
        <w:rPr>
          <w:rFonts w:cs="Times New Roman"/>
          <w:vertAlign w:val="superscript"/>
        </w:rPr>
        <w:t>33</w:t>
      </w:r>
      <w:r w:rsidR="004F7E72">
        <w:fldChar w:fldCharType="end"/>
      </w:r>
      <w:r>
        <w:t>, China</w:t>
      </w:r>
      <w:r w:rsidR="004F7E72">
        <w:fldChar w:fldCharType="begin"/>
      </w:r>
      <w:r w:rsidR="004F7E72">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rsidR="004F7E72">
        <w:fldChar w:fldCharType="separate"/>
      </w:r>
      <w:r w:rsidRPr="03FAD36C">
        <w:rPr>
          <w:rFonts w:cs="Times New Roman"/>
          <w:vertAlign w:val="superscript"/>
        </w:rPr>
        <w:t>34</w:t>
      </w:r>
      <w:r w:rsidR="004F7E72">
        <w:fldChar w:fldCharType="end"/>
      </w:r>
      <w:r>
        <w:t>, and Singapore</w:t>
      </w:r>
      <w:r w:rsidR="004F7E72">
        <w:fldChar w:fldCharType="begin"/>
      </w:r>
      <w:r w:rsidR="004F7E72">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rsidR="004F7E72">
        <w:fldChar w:fldCharType="separate"/>
      </w:r>
      <w:r w:rsidRPr="03FAD36C">
        <w:rPr>
          <w:rFonts w:cs="Times New Roman"/>
          <w:vertAlign w:val="superscript"/>
        </w:rPr>
        <w:t>35</w:t>
      </w:r>
      <w:r w:rsidR="004F7E72">
        <w:fldChar w:fldCharType="end"/>
      </w:r>
      <w:r>
        <w:t xml:space="preserve">. This indicates a priority for comfortable sleeping environments in many different contexts. </w:t>
      </w:r>
    </w:p>
    <w:p w14:paraId="418E2812" w14:textId="566E4464" w:rsidR="004F7E72" w:rsidRDefault="004F7E72" w:rsidP="004F7E72">
      <w:pPr>
        <w:tabs>
          <w:tab w:val="left" w:pos="2970"/>
        </w:tabs>
      </w:pPr>
      <w:r>
        <w:t>Yet HVAC systems</w:t>
      </w:r>
      <w:ins w:id="26" w:author="Arfa Aijazi" w:date="2024-02-10T12:50:00Z">
        <w:r w:rsidR="00472208">
          <w:t>, even when installed</w:t>
        </w:r>
      </w:ins>
      <w:ins w:id="27" w:author="Arfa Aijazi" w:date="2024-02-10T12:51:00Z">
        <w:r w:rsidR="00472208">
          <w:t>,</w:t>
        </w:r>
      </w:ins>
      <w:r>
        <w:t xml:space="preserve"> are cost-prohibitive</w:t>
      </w:r>
      <w:ins w:id="28" w:author="Arfa Aijazi" w:date="2024-02-10T12:51:00Z">
        <w:r w:rsidR="00472208">
          <w:t xml:space="preserve"> to </w:t>
        </w:r>
      </w:ins>
      <w:ins w:id="29" w:author="Arfa Aijazi" w:date="2024-02-10T12:52:00Z">
        <w:r w:rsidR="00472208">
          <w:t>operate</w:t>
        </w:r>
      </w:ins>
      <w:r>
        <w:t xml:space="preserve"> for many households. Over a quarter of the 123.5 million households in the U.S. report energy insecurity, which may result in leaving the home at uncomfortable temperatures (12.2 million households), receiving a disconnect or delivery stop notice (12.4 million households), or </w:t>
      </w:r>
      <w:ins w:id="30" w:author="Arfa Aijazi" w:date="2024-02-10T12:51:00Z">
        <w:r w:rsidR="00472208">
          <w:t xml:space="preserve">being </w:t>
        </w:r>
      </w:ins>
      <w:r>
        <w:t>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w:t>
      </w:r>
      <w:r>
        <w:lastRenderedPageBreak/>
        <w:t xml:space="preserve">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22FB7313"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xml:space="preserve">. The </w:t>
      </w:r>
      <w:del w:id="31" w:author="Arfa Aijazi" w:date="2024-02-10T12:53:00Z">
        <w:r w:rsidDel="00472208">
          <w:delText>lack of resiliency and</w:delText>
        </w:r>
      </w:del>
      <w:ins w:id="32" w:author="Arfa Aijazi" w:date="2024-02-10T12:53:00Z">
        <w:r w:rsidR="00472208">
          <w:t>high</w:t>
        </w:r>
      </w:ins>
      <w:r>
        <w:t xml:space="preserve"> energy intensity</w:t>
      </w:r>
      <w:ins w:id="33" w:author="Arfa Aijazi" w:date="2024-02-10T12:53:00Z">
        <w:r w:rsidR="00472208">
          <w:t xml:space="preserve"> and low resilience</w:t>
        </w:r>
      </w:ins>
      <w:r>
        <w:t xml:space="preserve"> of conventional HVAC systems necessitate an alternate strategy, such as personal comfort systems (PCS) to maintain comfortable and health</w:t>
      </w:r>
      <w:r w:rsidR="00531E1E">
        <w:t>y</w:t>
      </w:r>
      <w:r>
        <w:t xml:space="preserve"> indoor air temperatures during sleep. </w:t>
      </w:r>
    </w:p>
    <w:p w14:paraId="02FF1B4B" w14:textId="665FE037"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xml:space="preserve">. Most research on applications of PCS </w:t>
      </w:r>
      <w:ins w:id="34" w:author="Arfa Aijazi" w:date="2024-02-10T12:55:00Z">
        <w:r w:rsidR="00801469">
          <w:t xml:space="preserve">has </w:t>
        </w:r>
      </w:ins>
      <w:r>
        <w:t>focus</w:t>
      </w:r>
      <w:ins w:id="35" w:author="Arfa Aijazi" w:date="2024-02-10T12:55:00Z">
        <w:r w:rsidR="00801469">
          <w:t>ed</w:t>
        </w:r>
      </w:ins>
      <w:r>
        <w:t xml:space="preserve">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45E857F4" w:rsidR="004F7E72" w:rsidRDefault="004F7E72" w:rsidP="004F7E72">
      <w:r>
        <w:t>Fans</w:t>
      </w:r>
      <w:ins w:id="36" w:author="Arfa Aijazi" w:date="2024-02-10T12:55:00Z">
        <w:r w:rsidR="00801469">
          <w:t xml:space="preserve"> can be considered a form o</w:t>
        </w:r>
      </w:ins>
      <w:ins w:id="37" w:author="Arfa Aijazi" w:date="2024-02-10T12:56:00Z">
        <w:r w:rsidR="00801469">
          <w:t>f PCS and</w:t>
        </w:r>
      </w:ins>
      <w:r>
        <w:t xml:space="preserve">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w:t>
      </w:r>
      <w:ins w:id="38" w:author="Arfa Aijazi" w:date="2024-02-10T12:56:00Z">
        <w:r w:rsidR="00801469">
          <w:t xml:space="preserve"> ease of personal control,</w:t>
        </w:r>
      </w:ins>
      <w:r>
        <w:t xml:space="preserv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20FBA484"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of a building based on the principle of heat rising</w:t>
      </w:r>
      <w:ins w:id="39" w:author="Arfa Aijazi" w:date="2024-02-10T12:57:00Z">
        <w:r w:rsidR="00801469">
          <w:t>,</w:t>
        </w:r>
      </w:ins>
      <w:r>
        <w:t xml:space="preserve"> i.e., sleeping downstairs or on the floor in the summer and sleeping upstairs in the winter, or even sleeping outside</w:t>
      </w:r>
      <w:ins w:id="40" w:author="Arfa Aijazi" w:date="2024-02-10T12:58:00Z">
        <w:r w:rsidR="00801469">
          <w:t xml:space="preserve"> in warm weathe</w:t>
        </w:r>
      </w:ins>
      <w:ins w:id="41" w:author="Arfa Aijazi" w:date="2024-02-10T12:59:00Z">
        <w:r w:rsidR="00801469">
          <w:t>r</w:t>
        </w:r>
      </w:ins>
      <w:r>
        <w:t xml:space="preserve"> to take advantage of radiative sky cooling. </w:t>
      </w:r>
    </w:p>
    <w:p w14:paraId="7E448564" w14:textId="3CE0AB58"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w:t>
      </w:r>
      <w:ins w:id="42" w:author="Arfa Aijazi" w:date="2024-02-10T12:59:00Z">
        <w:r w:rsidR="00801469">
          <w:t xml:space="preserve"> enough about</w:t>
        </w:r>
      </w:ins>
      <w:r w:rsidRPr="00365E0F">
        <w:t xml:space="preserve">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64561EED"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del w:id="43" w:author="Arfa Aijazi" w:date="2024-02-10T13:00:00Z">
        <w:r w:rsidR="008273CF" w:rsidDel="00801469">
          <w:delText>performance</w:delText>
        </w:r>
        <w:r w:rsidR="004F7E72" w:rsidRPr="00297354" w:rsidDel="00801469">
          <w:delText xml:space="preserve"> </w:delText>
        </w:r>
      </w:del>
      <w:ins w:id="44" w:author="Arfa Aijazi" w:date="2024-02-10T13:00:00Z">
        <w:r w:rsidR="00801469">
          <w:t>impact</w:t>
        </w:r>
        <w:r w:rsidR="00801469" w:rsidRPr="00297354">
          <w:t xml:space="preserve"> </w:t>
        </w:r>
      </w:ins>
      <w:r w:rsidR="004F7E72" w:rsidRPr="00297354">
        <w:t xml:space="preserve">of </w:t>
      </w:r>
      <w:r w:rsidR="00881B2F">
        <w:t>11</w:t>
      </w:r>
      <w:r w:rsidR="007A0889" w:rsidRPr="00297354">
        <w:t xml:space="preserve"> </w:t>
      </w:r>
      <w:r w:rsidR="004F7E72">
        <w:t>passive and low-energy strategies</w:t>
      </w:r>
      <w:ins w:id="45" w:author="Arfa Aijazi" w:date="2024-02-10T13:00:00Z">
        <w:r w:rsidR="00801469">
          <w:t xml:space="preserve"> on a body’s heat loss</w:t>
        </w:r>
      </w:ins>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w:t>
      </w:r>
      <w:ins w:id="46" w:author="Arfa Aijazi" w:date="2024-02-10T13:00:00Z">
        <w:r w:rsidR="00801469">
          <w:rPr>
            <w:rFonts w:eastAsiaTheme="minorEastAsia"/>
          </w:rPr>
          <w:t>(</w:t>
        </w:r>
        <w:proofErr w:type="gramStart"/>
        <w:r w:rsidR="00801469">
          <w:rPr>
            <w:rFonts w:eastAsiaTheme="minorEastAsia"/>
          </w:rPr>
          <w:t>similar to</w:t>
        </w:r>
        <w:proofErr w:type="gramEnd"/>
        <w:r w:rsidR="00801469">
          <w:rPr>
            <w:rFonts w:eastAsiaTheme="minorEastAsia"/>
          </w:rPr>
          <w:t xml:space="preserve"> sleeping) </w:t>
        </w:r>
      </w:ins>
      <w:r w:rsidR="00FC1C50">
        <w:rPr>
          <w:rFonts w:eastAsiaTheme="minorEastAsia"/>
        </w:rPr>
        <w:t xml:space="preserve">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rPr>
          <w:rFonts w:ascii="Symbol" w:eastAsia="Symbol" w:hAnsi="Symbol" w:cs="Symbol"/>
        </w:rPr>
        <w:t>°</w:t>
      </w:r>
      <w:r w:rsidR="004F7F1A">
        <w:t>C and cooling strategies at 28</w:t>
      </w:r>
      <w:r w:rsidR="004F7F1A">
        <w:rPr>
          <w:rFonts w:ascii="Symbol" w:eastAsia="Symbol" w:hAnsi="Symbol" w:cs="Symbol"/>
        </w:rPr>
        <w:t>°</w:t>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del w:id="47" w:author="Arfa Aijazi" w:date="2024-02-10T13:13:00Z">
        <w:r w:rsidR="00F94919" w:rsidDel="002A2E55">
          <w:delText>,</w:delText>
        </w:r>
      </w:del>
      <w:r w:rsidR="00F94919">
        <w:t xml:space="preserve">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0C1886D9" w:rsidR="00483565" w:rsidRDefault="00F15671" w:rsidP="007D128D">
      <w:r>
        <w:t xml:space="preserve">To </w:t>
      </w:r>
      <w:del w:id="48" w:author="Arfa Aijazi" w:date="2024-02-10T13:13:00Z">
        <w:r w:rsidDel="002A2E55">
          <w:delText>better contextualize</w:delText>
        </w:r>
      </w:del>
      <w:ins w:id="49" w:author="Arfa Aijazi" w:date="2024-02-10T13:13:00Z">
        <w:r w:rsidR="002A2E55">
          <w:t>examine the potential implications of</w:t>
        </w:r>
      </w:ins>
      <w:r>
        <w:t xml:space="preserv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ins w:id="50" w:author="Arfa Aijazi" w:date="2024-02-10T13:14:00Z">
        <w:r w:rsidR="008F685E">
          <w:t xml:space="preserve"> during the event</w:t>
        </w:r>
      </w:ins>
      <w:r w:rsidR="00C544E9">
        <w:t xml:space="preserve"> and the relationship between our experimentally measured heating and cooling effect</w:t>
      </w:r>
      <w:ins w:id="51" w:author="Arfa Aijazi" w:date="2024-02-10T13:14:00Z">
        <w:r w:rsidR="008F685E">
          <w:t>s of intervention</w:t>
        </w:r>
      </w:ins>
      <w:ins w:id="52" w:author="Arfa Aijazi" w:date="2024-02-10T13:15:00Z">
        <w:r w:rsidR="008F685E">
          <w:t>s</w:t>
        </w:r>
      </w:ins>
      <w:r w:rsidR="00C544E9">
        <w:t xml:space="preserve"> and </w:t>
      </w:r>
      <w:ins w:id="53" w:author="Arfa Aijazi" w:date="2024-02-10T13:15:00Z">
        <w:r w:rsidR="008F685E">
          <w:t xml:space="preserve">those predicted </w:t>
        </w:r>
      </w:ins>
      <w:r w:rsidR="00C544E9">
        <w:t>indoor air temperature</w:t>
      </w:r>
      <w:ins w:id="54" w:author="Arfa Aijazi" w:date="2024-02-10T13:15:00Z">
        <w:r w:rsidR="008F685E">
          <w:t>s</w:t>
        </w:r>
      </w:ins>
      <w:r w:rsidR="00C544E9">
        <w:t xml:space="preserv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del w:id="55" w:author="Arfa Aijazi" w:date="2024-02-10T13:20:00Z">
        <w:r w:rsidR="007D128D" w:rsidDel="008F685E">
          <w:delText xml:space="preserve"> as appropriate for the heating or cooling condition and local climate</w:delText>
        </w:r>
      </w:del>
      <w:r w:rsidR="007D128D">
        <w:t>. We only considered hazardous heat or cold exposure during sleeping hours, defined as 10 p.m.</w:t>
      </w:r>
      <w:del w:id="56" w:author="Arfa Aijazi" w:date="2024-02-10T18:09:00Z">
        <w:r w:rsidR="007D128D" w:rsidDel="00DE294D">
          <w:delText xml:space="preserve"> </w:delText>
        </w:r>
      </w:del>
      <w:r w:rsidR="007D128D">
        <w:t>–</w:t>
      </w:r>
      <w:del w:id="57" w:author="Arfa Aijazi" w:date="2024-02-10T18:09:00Z">
        <w:r w:rsidR="007D128D" w:rsidDel="00DE294D">
          <w:delText xml:space="preserve"> </w:delText>
        </w:r>
      </w:del>
      <w:r w:rsidR="007D128D">
        <w:t xml:space="preserve">7 a.m. per CIBSE TM59. We assume that outside of sleeping hours, individuals would have access to a different set of heating or cooling interventions. </w:t>
      </w:r>
    </w:p>
    <w:p w14:paraId="7E52B714" w14:textId="20934A67" w:rsidR="00F15671" w:rsidRDefault="00483565" w:rsidP="007D128D">
      <w:r>
        <w:t xml:space="preserve">For the 2021 Texas power crisis, we also modeled the impact of coupling low-energy and passive heating interventions with </w:t>
      </w:r>
      <w:ins w:id="58" w:author="Arfa Aijazi" w:date="2024-02-10T13:21:00Z">
        <w:r w:rsidR="008F685E">
          <w:t xml:space="preserve">night-time </w:t>
        </w:r>
      </w:ins>
      <w:r>
        <w:t xml:space="preserve">heating setpoint reductions </w:t>
      </w:r>
      <w:proofErr w:type="gramStart"/>
      <w:r>
        <w:t>as a way to</w:t>
      </w:r>
      <w:proofErr w:type="gramEnd"/>
      <w:r>
        <w:t xml:space="preserve"> reduce demand on the </w:t>
      </w:r>
      <w:r>
        <w:lastRenderedPageBreak/>
        <w:t>electric grid. We modeled the heating intervention and heating setpoint reductions from 10:00 p</w:t>
      </w:r>
      <w:ins w:id="59" w:author="Arfa Aijazi" w:date="2024-02-10T18:09:00Z">
        <w:r w:rsidR="00DE294D">
          <w:t>.</w:t>
        </w:r>
      </w:ins>
      <w:r>
        <w:t>m</w:t>
      </w:r>
      <w:ins w:id="60" w:author="Arfa Aijazi" w:date="2024-02-10T18:09:00Z">
        <w:r w:rsidR="00DE294D">
          <w:t>.</w:t>
        </w:r>
      </w:ins>
      <w:r>
        <w:t xml:space="preserve"> on February 13 until 7:00 a</w:t>
      </w:r>
      <w:ins w:id="61" w:author="Arfa Aijazi" w:date="2024-02-10T18:10:00Z">
        <w:r w:rsidR="00DE294D">
          <w:t>.</w:t>
        </w:r>
      </w:ins>
      <w:r>
        <w:t>m</w:t>
      </w:r>
      <w:ins w:id="62" w:author="Arfa Aijazi" w:date="2024-02-10T18:10:00Z">
        <w:r w:rsidR="00DE294D">
          <w:t>.</w:t>
        </w:r>
      </w:ins>
      <w:r>
        <w:t xml:space="preserve">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20E9C728" w14:textId="499CA578" w:rsidR="008F685E" w:rsidRPr="008F685E" w:rsidRDefault="004F7E72" w:rsidP="008F685E">
      <w:pPr>
        <w:pStyle w:val="NormalWeb"/>
        <w:spacing w:before="0" w:beforeAutospacing="0" w:after="160" w:afterAutospacing="0"/>
        <w:jc w:val="both"/>
        <w:rPr>
          <w:ins w:id="63" w:author="Arfa Aijazi" w:date="2024-02-10T13:23:00Z"/>
          <w:color w:val="000000"/>
        </w:rPr>
      </w:pPr>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w:t>
      </w:r>
      <w:ins w:id="64" w:author="Arfa Aijazi" w:date="2024-02-10T13:23:00Z">
        <w:r w:rsidR="008F685E">
          <w:t>ing</w:t>
        </w:r>
      </w:ins>
      <w:r>
        <w:t>) th</w:t>
      </w:r>
      <w:r w:rsidR="00F239A3">
        <w:t>at</w:t>
      </w:r>
      <w:r>
        <w:t xml:space="preserve"> of low-energy strategies, the combined effect is particularly effective at helping to offset more extreme bedroom temperatures.</w:t>
      </w:r>
      <w:r w:rsidRPr="00134FB1">
        <w:t xml:space="preserve"> </w:t>
      </w:r>
      <w:ins w:id="65" w:author="Arfa Aijazi" w:date="2024-02-10T13:23:00Z">
        <w:r w:rsidR="008F685E" w:rsidRPr="008F685E">
          <w:rPr>
            <w:rFonts w:ascii="Cambria" w:hAnsi="Cambria"/>
            <w:color w:val="000000"/>
            <w:sz w:val="22"/>
            <w:szCs w:val="22"/>
          </w:rPr>
          <w:t>As noted previously, the heating and cooling effect is the difference in the thermal manikin’s equivalent temperature between the baseline condition and the heating or cooling intervention.</w:t>
        </w:r>
      </w:ins>
    </w:p>
    <w:p w14:paraId="438A1D87" w14:textId="77777777" w:rsidR="008F685E" w:rsidRPr="008F685E" w:rsidRDefault="008F685E" w:rsidP="008F685E">
      <w:pPr>
        <w:spacing w:after="240" w:line="240" w:lineRule="auto"/>
        <w:jc w:val="left"/>
        <w:rPr>
          <w:ins w:id="66" w:author="Arfa Aijazi" w:date="2024-02-10T13:23:00Z"/>
          <w:rFonts w:ascii="Times New Roman" w:eastAsia="Times New Roman" w:hAnsi="Times New Roman" w:cs="Times New Roman"/>
          <w:sz w:val="24"/>
          <w:szCs w:val="24"/>
        </w:rPr>
      </w:pPr>
    </w:p>
    <w:p w14:paraId="249B8F46" w14:textId="77777777" w:rsidR="008F685E" w:rsidRPr="008F685E" w:rsidRDefault="008F685E" w:rsidP="008F685E">
      <w:pPr>
        <w:spacing w:after="0" w:line="240" w:lineRule="auto"/>
        <w:jc w:val="left"/>
        <w:rPr>
          <w:ins w:id="67" w:author="Arfa Aijazi" w:date="2024-02-10T13:23:00Z"/>
          <w:rFonts w:ascii="Times New Roman" w:eastAsia="Times New Roman" w:hAnsi="Times New Roman" w:cs="Times New Roman"/>
          <w:sz w:val="24"/>
          <w:szCs w:val="24"/>
        </w:rPr>
      </w:pPr>
    </w:p>
    <w:p w14:paraId="566AE075" w14:textId="7ED431FD" w:rsidR="004F7E72" w:rsidRDefault="004F7E72" w:rsidP="004F7E72"/>
    <w:p w14:paraId="676C7D58" w14:textId="09DBA7E7" w:rsidR="00483565" w:rsidRDefault="00483565" w:rsidP="00483565">
      <w:pPr>
        <w:pStyle w:val="Caption"/>
        <w:keepNext/>
        <w:jc w:val="left"/>
      </w:pPr>
      <w:bookmarkStart w:id="68" w:name="_Ref153360977"/>
      <w:r>
        <w:lastRenderedPageBreak/>
        <w:t xml:space="preserve">Fig. </w:t>
      </w:r>
      <w:r>
        <w:fldChar w:fldCharType="begin"/>
      </w:r>
      <w:r>
        <w:instrText xml:space="preserve"> SEQ Fig. \* ARABIC </w:instrText>
      </w:r>
      <w:r>
        <w:fldChar w:fldCharType="separate"/>
      </w:r>
      <w:r w:rsidR="00A97D14">
        <w:rPr>
          <w:noProof/>
        </w:rPr>
        <w:t>1</w:t>
      </w:r>
      <w:r>
        <w:rPr>
          <w:noProof/>
        </w:rPr>
        <w:fldChar w:fldCharType="end"/>
      </w:r>
      <w:bookmarkEnd w:id="68"/>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1E707594" w:rsidR="004F7E72" w:rsidRDefault="00306945" w:rsidP="004F7E72">
      <w:pPr>
        <w:pStyle w:val="Caption"/>
      </w:pPr>
      <w:r>
        <w:rPr>
          <w:noProof/>
          <w:lang w:eastAsia="zh-CN"/>
        </w:rPr>
        <w:drawing>
          <wp:inline distT="0" distB="0" distL="0" distR="0" wp14:anchorId="56F336CC" wp14:editId="5415F26D">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The heating or cooling effect is</w:t>
      </w:r>
      <w:ins w:id="69" w:author="Arfa Aijazi" w:date="2024-02-10T13:30:00Z">
        <w:r w:rsidR="00C32A7F">
          <w:t xml:space="preserve"> </w:t>
        </w:r>
        <w:proofErr w:type="gramStart"/>
        <w:r w:rsidR="00C32A7F">
          <w:t>by definition</w:t>
        </w:r>
      </w:ins>
      <w:r w:rsidR="004F7E72">
        <w:t xml:space="preserve"> a</w:t>
      </w:r>
      <w:proofErr w:type="gramEnd"/>
      <w:r w:rsidR="004F7E72">
        <w:t xml:space="preserve"> relative metric, so a value of 0 means there is no heating or cooling effect</w:t>
      </w:r>
      <w:del w:id="70" w:author="Arfa Aijazi" w:date="2024-02-10T13:25:00Z">
        <w:r w:rsidR="004F7E72" w:rsidDel="00C32A7F">
          <w:delText>ive</w:delText>
        </w:r>
      </w:del>
      <w:r w:rsidR="004F7E72">
        <w:t xml:space="preser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 xml:space="preserve">Error bars represent </w:t>
      </w:r>
      <w:ins w:id="71" w:author="Arfa Aijazi" w:date="2024-02-10T13:31:00Z">
        <w:r w:rsidR="00C32A7F">
          <w:t xml:space="preserve">the </w:t>
        </w:r>
      </w:ins>
      <w:r w:rsidR="004F7E72" w:rsidRPr="00D46C83">
        <w:t>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72" w:name="OLE_LINK2"/>
      <w:bookmarkStart w:id="73" w:name="OLE_LINK3"/>
      <w:r>
        <w:t>6</w:t>
      </w:r>
      <w:r w:rsidRPr="00072C63">
        <w:t>°</w:t>
      </w:r>
      <w:r>
        <w:t>C</w:t>
      </w:r>
      <w:bookmarkEnd w:id="72"/>
      <w:bookmarkEnd w:id="7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w:t>
      </w:r>
      <w:r>
        <w:lastRenderedPageBreak/>
        <w:t xml:space="preserve">for a similar heating effect. An emergency blanket may not be preferred on a day-to-day basis but could be considered under more dire circumstances like a power outage. </w:t>
      </w:r>
    </w:p>
    <w:p w14:paraId="5C8C15D8" w14:textId="1A110BFB" w:rsidR="005F13FD" w:rsidRDefault="005F13FD" w:rsidP="005F13FD">
      <w:pPr>
        <w:pStyle w:val="Caption"/>
        <w:keepNext/>
        <w:jc w:val="left"/>
      </w:pPr>
      <w:r>
        <w:t xml:space="preserve">Fig. </w:t>
      </w:r>
      <w:r>
        <w:fldChar w:fldCharType="begin"/>
      </w:r>
      <w:r>
        <w:instrText xml:space="preserve"> SEQ Fig. \* ARABIC </w:instrText>
      </w:r>
      <w:r>
        <w:fldChar w:fldCharType="separate"/>
      </w:r>
      <w:r w:rsidR="00A97D14">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w:t>
      </w:r>
      <w:ins w:id="74" w:author="Arfa Aijazi" w:date="2024-02-10T14:05:00Z">
        <w:r w:rsidR="008011ED">
          <w:t>-</w:t>
        </w:r>
      </w:ins>
      <w:del w:id="75" w:author="Arfa Aijazi" w:date="2024-02-10T14:05:00Z">
        <w:r w:rsidDel="008011ED">
          <w:delText xml:space="preserve"> </w:delText>
        </w:r>
      </w:del>
      <w:r>
        <w:t>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4C01FB0A"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w:t>
      </w:r>
      <w:ins w:id="76" w:author="Arfa Aijazi" w:date="2024-02-10T13:32:00Z">
        <w:r w:rsidR="00C32A7F">
          <w:rPr>
            <w:i/>
            <w:iCs/>
            <w:sz w:val="18"/>
            <w:szCs w:val="18"/>
          </w:rPr>
          <w:t>-</w:t>
        </w:r>
      </w:ins>
      <w:del w:id="77" w:author="Arfa Aijazi" w:date="2024-02-10T13:32:00Z">
        <w:r w:rsidRPr="008C467B" w:rsidDel="00C32A7F">
          <w:rPr>
            <w:i/>
            <w:iCs/>
            <w:sz w:val="18"/>
            <w:szCs w:val="18"/>
          </w:rPr>
          <w:delText xml:space="preserve"> </w:delText>
        </w:r>
      </w:del>
      <w:r w:rsidRPr="008C467B">
        <w:rPr>
          <w:i/>
          <w:iCs/>
          <w:sz w:val="18"/>
          <w:szCs w:val="18"/>
        </w:rPr>
        <w:t>time (10 p.m. – 7 a.m.) heat or cold exposure based on the World Health Organization (WHO)’s indoor minimal risk temperature guideline. The higher the sleep</w:t>
      </w:r>
      <w:ins w:id="78" w:author="Arfa Aijazi" w:date="2024-02-10T13:32:00Z">
        <w:r w:rsidR="00C32A7F">
          <w:rPr>
            <w:i/>
            <w:iCs/>
            <w:sz w:val="18"/>
            <w:szCs w:val="18"/>
          </w:rPr>
          <w:t>-</w:t>
        </w:r>
      </w:ins>
      <w:del w:id="79" w:author="Arfa Aijazi" w:date="2024-02-10T13:32:00Z">
        <w:r w:rsidRPr="008C467B" w:rsidDel="00C32A7F">
          <w:rPr>
            <w:i/>
            <w:iCs/>
            <w:sz w:val="18"/>
            <w:szCs w:val="18"/>
          </w:rPr>
          <w:delText xml:space="preserve"> </w:delText>
        </w:r>
      </w:del>
      <w:r w:rsidRPr="008C467B">
        <w:rPr>
          <w:i/>
          <w:iCs/>
          <w:sz w:val="18"/>
          <w:szCs w:val="18"/>
        </w:rPr>
        <w:t>time heat/cold exposure the more potentially hazardous</w:t>
      </w:r>
      <w:del w:id="80" w:author="Arfa Aijazi" w:date="2024-02-10T13:32:00Z">
        <w:r w:rsidRPr="008C467B" w:rsidDel="00C32A7F">
          <w:rPr>
            <w:i/>
            <w:iCs/>
            <w:sz w:val="18"/>
            <w:szCs w:val="18"/>
          </w:rPr>
          <w:delText xml:space="preserve"> is</w:delText>
        </w:r>
      </w:del>
      <w:r w:rsidRPr="008C467B">
        <w:rPr>
          <w:i/>
          <w:iCs/>
          <w:sz w:val="18"/>
          <w:szCs w:val="18"/>
        </w:rPr>
        <w:t xml:space="preserve"> the situation</w:t>
      </w:r>
      <w:ins w:id="81" w:author="Arfa Aijazi" w:date="2024-02-10T13:32:00Z">
        <w:r w:rsidR="00C32A7F">
          <w:rPr>
            <w:i/>
            <w:iCs/>
            <w:sz w:val="18"/>
            <w:szCs w:val="18"/>
          </w:rPr>
          <w:t xml:space="preserve"> is</w:t>
        </w:r>
      </w:ins>
      <w:r w:rsidRPr="008C467B">
        <w:rPr>
          <w:i/>
          <w:iCs/>
          <w:sz w:val="18"/>
          <w:szCs w:val="18"/>
        </w:rPr>
        <w:t>.</w:t>
      </w:r>
    </w:p>
    <w:p w14:paraId="6FB3B413" w14:textId="5790C2A1" w:rsidR="007B66CB" w:rsidRDefault="004F7E72" w:rsidP="00852A7D">
      <w:r>
        <w:t>On the cooling side, only two of the four passive strategies had a measurable cooling effect in isolation. Removing bedding and removing the mattress had a cooling effect of about 1</w:t>
      </w:r>
      <w:bookmarkStart w:id="82" w:name="_Hlk121923253"/>
      <w:bookmarkStart w:id="83" w:name="OLE_LINK4"/>
      <w:r w:rsidRPr="00072C63">
        <w:t>°</w:t>
      </w:r>
      <w:r>
        <w:t>C</w:t>
      </w:r>
      <w:bookmarkEnd w:id="82"/>
      <w:bookmarkEnd w:id="8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lastRenderedPageBreak/>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C2D7A1B"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w:t>
      </w:r>
      <w:ins w:id="84" w:author="Arfa Aijazi" w:date="2024-02-10T14:05:00Z">
        <w:r w:rsidR="008011ED">
          <w:t>-</w:t>
        </w:r>
      </w:ins>
      <w:del w:id="85" w:author="Arfa Aijazi" w:date="2024-02-10T14:05:00Z">
        <w:r w:rsidDel="008011ED">
          <w:delText xml:space="preserve"> </w:delText>
        </w:r>
      </w:del>
      <w:r>
        <w:t>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w:t>
      </w:r>
      <w:ins w:id="86" w:author="Arfa Aijazi" w:date="2024-02-10T13:34:00Z">
        <w:r w:rsidR="0062368A">
          <w:t>t</w:t>
        </w:r>
      </w:ins>
      <w:del w:id="87" w:author="Arfa Aijazi" w:date="2024-02-10T13:34:00Z">
        <w:r w:rsidR="00CB039C" w:rsidDel="0062368A">
          <w:delText>d</w:delText>
        </w:r>
      </w:del>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w:t>
      </w:r>
      <w:ins w:id="88" w:author="Arfa Aijazi" w:date="2024-02-10T14:05:00Z">
        <w:r w:rsidR="008011ED">
          <w:t>-</w:t>
        </w:r>
      </w:ins>
      <w:del w:id="89" w:author="Arfa Aijazi" w:date="2024-02-10T14:05:00Z">
        <w:r w:rsidDel="008011ED">
          <w:delText xml:space="preserve"> </w:delText>
        </w:r>
      </w:del>
      <w:r>
        <w:t xml:space="preserve">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5ABF685A" w:rsidR="00667D9A" w:rsidRDefault="00667D9A" w:rsidP="00852A7D">
      <w:pPr>
        <w:pStyle w:val="Caption"/>
        <w:keepNext/>
      </w:pPr>
      <w:bookmarkStart w:id="90" w:name="_Ref153359540"/>
      <w:r>
        <w:lastRenderedPageBreak/>
        <w:t xml:space="preserve">Fig. </w:t>
      </w:r>
      <w:r>
        <w:fldChar w:fldCharType="begin"/>
      </w:r>
      <w:r>
        <w:instrText xml:space="preserve"> SEQ Fig. \* ARABIC </w:instrText>
      </w:r>
      <w:r>
        <w:fldChar w:fldCharType="separate"/>
      </w:r>
      <w:r w:rsidR="00A97D14">
        <w:rPr>
          <w:noProof/>
        </w:rPr>
        <w:t>3</w:t>
      </w:r>
      <w:r>
        <w:rPr>
          <w:noProof/>
        </w:rPr>
        <w:fldChar w:fldCharType="end"/>
      </w:r>
      <w:bookmarkEnd w:id="90"/>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6DB780F7" w:rsidR="00667D9A" w:rsidRPr="00483565" w:rsidRDefault="00667D9A" w:rsidP="00852A7D">
      <w:pPr>
        <w:pStyle w:val="Caption"/>
      </w:pPr>
      <w:r>
        <w:t>a and c) 2021 Texas power crisis (February 14-19) as a time series of modeled indoor temperatures and energy consumption with and without heating effects caused by selected interventions and b and d) sleep</w:t>
      </w:r>
      <w:ins w:id="91" w:author="Arfa Aijazi" w:date="2024-02-10T14:06:00Z">
        <w:r w:rsidR="008011ED">
          <w:t>-</w:t>
        </w:r>
      </w:ins>
      <w:del w:id="92" w:author="Arfa Aijazi" w:date="2024-02-10T14:06:00Z">
        <w:r w:rsidDel="008011ED">
          <w:delText xml:space="preserve"> </w:delText>
        </w:r>
      </w:del>
      <w:r>
        <w:t xml:space="preserve">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3E19008A"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w:t>
      </w:r>
      <w:ins w:id="93" w:author="Arfa Aijazi" w:date="2024-02-10T13:36:00Z">
        <w:r w:rsidR="0062368A">
          <w:t>, resulting in significantly lower cost</w:t>
        </w:r>
      </w:ins>
      <w:r>
        <w:t xml:space="preserve">.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r w:rsidR="005805BF">
        <w:t>3</w:t>
      </w:r>
      <w:ins w:id="94" w:author="Arfa Aijazi" w:date="2024-02-10T13:36:00Z">
        <w:r w:rsidR="0062368A">
          <w:t>-</w:t>
        </w:r>
      </w:ins>
      <w:del w:id="95" w:author="Arfa Aijazi" w:date="2024-02-10T13:36:00Z">
        <w:r w:rsidR="00880778" w:rsidDel="0062368A">
          <w:delText xml:space="preserve"> </w:delText>
        </w:r>
      </w:del>
      <w:r w:rsidR="00D37EB0">
        <w:t>ton</w:t>
      </w:r>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 xml:space="preserve">our most </w:t>
      </w:r>
      <w:r w:rsidR="0089601C">
        <w:lastRenderedPageBreak/>
        <w:t>effective low-energy cooling</w:t>
      </w:r>
      <w:r w:rsidR="00876193">
        <w:t xml:space="preserve"> (ceiling fan) and 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661FC690"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w:t>
      </w:r>
      <w:del w:id="96" w:author="Arfa Aijazi" w:date="2024-02-10T13:51:00Z">
        <w:r w:rsidR="00061E9B" w:rsidDel="00301215">
          <w:delText xml:space="preserve"> when available</w:delText>
        </w:r>
      </w:del>
      <w:r w:rsidR="00061E9B">
        <w:t>.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w:t>
      </w:r>
      <w:ins w:id="97" w:author="Arfa Aijazi" w:date="2024-02-10T13:52:00Z">
        <w:r w:rsidR="00301215">
          <w:t xml:space="preserve"> would</w:t>
        </w:r>
      </w:ins>
      <w:del w:id="98" w:author="Arfa Aijazi" w:date="2024-02-10T13:52:00Z">
        <w:r w:rsidR="00C62952" w:rsidDel="00301215">
          <w:delText>’d</w:delText>
        </w:r>
      </w:del>
      <w:r w:rsidR="00C62952">
        <w:t xml:space="preserve"> still expect a higher contact surface area with clothing or bedding </w:t>
      </w:r>
      <w:r w:rsidR="00876193">
        <w:t>compared to</w:t>
      </w:r>
      <w:r w:rsidR="00C62952">
        <w:t xml:space="preserve"> the mattress. </w:t>
      </w:r>
    </w:p>
    <w:p w14:paraId="468FFDA6" w14:textId="47A0E8A7" w:rsidR="005A493A" w:rsidRPr="00852A7D" w:rsidRDefault="005A493A" w:rsidP="005A493A">
      <w:pPr>
        <w:spacing w:before="240"/>
      </w:pPr>
      <w:r w:rsidRPr="00852A7D">
        <w:t xml:space="preserve">While our study focuses on the impact of </w:t>
      </w:r>
      <w:del w:id="99" w:author="Arfa Aijazi" w:date="2024-02-10T13:52:00Z">
        <w:r w:rsidRPr="00852A7D" w:rsidDel="00301215">
          <w:delText>indoor temperature</w:delText>
        </w:r>
      </w:del>
      <w:ins w:id="100" w:author="Arfa Aijazi" w:date="2024-02-10T13:52:00Z">
        <w:r w:rsidR="00301215">
          <w:t>thermal conditions</w:t>
        </w:r>
      </w:ins>
      <w:r w:rsidRPr="00852A7D">
        <w:t xml:space="preserv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w:t>
      </w:r>
      <w:del w:id="101" w:author="Arfa Aijazi" w:date="2024-02-10T13:53:00Z">
        <w:r w:rsidR="00470A67" w:rsidDel="00301215">
          <w:delText>ly</w:delText>
        </w:r>
      </w:del>
      <w:r w:rsidR="00470A67">
        <w:t xml:space="preserve"> likely</w:t>
      </w:r>
      <w:r w:rsidRPr="00852A7D">
        <w:t xml:space="preserve"> not perceivable, but this is an area for further research. </w:t>
      </w:r>
    </w:p>
    <w:p w14:paraId="1830E3BA" w14:textId="6DB0875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w:t>
      </w:r>
      <w:del w:id="102" w:author="Arfa Aijazi" w:date="2024-02-10T13:55:00Z">
        <w:r w:rsidR="00E35E04" w:rsidDel="00100199">
          <w:delText xml:space="preserve"> incre</w:delText>
        </w:r>
      </w:del>
      <w:del w:id="103" w:author="Arfa Aijazi" w:date="2024-02-10T13:54:00Z">
        <w:r w:rsidR="00E35E04" w:rsidDel="00100199">
          <w:delText>ases</w:delText>
        </w:r>
      </w:del>
      <w:r w:rsidR="00E35E04">
        <w:t>) tend</w:t>
      </w:r>
      <w:r w:rsidR="00CB4AD7">
        <w:t>s</w:t>
      </w:r>
      <w:r w:rsidR="00E35E04">
        <w:t xml:space="preserve"> to increase</w:t>
      </w:r>
      <w:r>
        <w:t xml:space="preserve">. </w:t>
      </w:r>
      <w:ins w:id="104" w:author="Arfa Aijazi" w:date="2024-02-10T13:56:00Z">
        <w:r w:rsidR="00100199">
          <w:t xml:space="preserve">Which leads </w:t>
        </w:r>
        <w:r w:rsidR="00100199">
          <w:lastRenderedPageBreak/>
          <w:t>to the s</w:t>
        </w:r>
      </w:ins>
      <w:del w:id="105" w:author="Arfa Aijazi" w:date="2024-02-10T13:56:00Z">
        <w:r w:rsidDel="00100199">
          <w:delText>S</w:delText>
        </w:r>
      </w:del>
      <w:r>
        <w:t>econd</w:t>
      </w:r>
      <w:ins w:id="106" w:author="Arfa Aijazi" w:date="2024-02-10T13:56:00Z">
        <w:r w:rsidR="00100199">
          <w:t xml:space="preserve"> limitation</w:t>
        </w:r>
      </w:ins>
      <w:r>
        <w:t>,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w:t>
      </w:r>
      <w:r>
        <w:lastRenderedPageBreak/>
        <w:t>thermal manikin and elevated it</w:t>
      </w:r>
      <w:r w:rsidR="00470A67">
        <w:t xml:space="preserve"> with wood blocks</w:t>
      </w:r>
      <w:r>
        <w:t xml:space="preserve">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107" w:name="_Ref138199049"/>
      <w:r>
        <w:t xml:space="preserve">Table </w:t>
      </w:r>
      <w:r>
        <w:fldChar w:fldCharType="begin"/>
      </w:r>
      <w:r>
        <w:instrText xml:space="preserve"> SEQ Table \* ARABIC </w:instrText>
      </w:r>
      <w:r>
        <w:fldChar w:fldCharType="separate"/>
      </w:r>
      <w:r>
        <w:rPr>
          <w:noProof/>
        </w:rPr>
        <w:t>1</w:t>
      </w:r>
      <w:r>
        <w:rPr>
          <w:noProof/>
        </w:rPr>
        <w:fldChar w:fldCharType="end"/>
      </w:r>
      <w:bookmarkEnd w:id="107"/>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08" w:name="_Ref121554524"/>
      <w:r w:rsidRPr="004F0313">
        <w:rPr>
          <w:sz w:val="22"/>
          <w:szCs w:val="22"/>
        </w:rPr>
        <w:lastRenderedPageBreak/>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08"/>
    </w:p>
    <w:p w14:paraId="54AEFC4B" w14:textId="77777777" w:rsidR="005C4BAF" w:rsidRDefault="005C4BAF" w:rsidP="005C4BAF">
      <w:pPr>
        <w:spacing w:after="0" w:line="240" w:lineRule="auto"/>
        <w:jc w:val="left"/>
      </w:pPr>
      <w:bookmarkStart w:id="109" w:name="_Ref138200705"/>
      <w:r w:rsidRPr="00667D9A">
        <w:rPr>
          <w:i/>
          <w:iCs/>
          <w:sz w:val="18"/>
          <w:szCs w:val="18"/>
        </w:rPr>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09"/>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10" w:name="_Ref121554541"/>
      <w:bookmarkStart w:id="111"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10"/>
      <w:bookmarkEnd w:id="111"/>
    </w:p>
    <w:p w14:paraId="1A5665D9" w14:textId="0C899027" w:rsidR="00003EB6" w:rsidRDefault="00003EB6" w:rsidP="00003EB6">
      <w:pPr>
        <w:pStyle w:val="Caption"/>
        <w:keepNext/>
      </w:pPr>
      <w:bookmarkStart w:id="112" w:name="_Ref153362104"/>
      <w:r>
        <w:lastRenderedPageBreak/>
        <w:t xml:space="preserve">Fig. </w:t>
      </w:r>
      <w:r>
        <w:fldChar w:fldCharType="begin"/>
      </w:r>
      <w:r>
        <w:instrText xml:space="preserve"> SEQ Fig. \* ARABIC </w:instrText>
      </w:r>
      <w:r>
        <w:fldChar w:fldCharType="separate"/>
      </w:r>
      <w:r w:rsidR="00A97D14">
        <w:rPr>
          <w:noProof/>
        </w:rPr>
        <w:t>4</w:t>
      </w:r>
      <w:r>
        <w:rPr>
          <w:noProof/>
        </w:rPr>
        <w:fldChar w:fldCharType="end"/>
      </w:r>
      <w:bookmarkEnd w:id="112"/>
      <w:r>
        <w:t>: Baseline condition</w:t>
      </w:r>
    </w:p>
    <w:p w14:paraId="7F8DFFA2" w14:textId="77777777" w:rsidR="00003EB6" w:rsidRDefault="00003EB6" w:rsidP="00003EB6">
      <w:pPr>
        <w:keepNext/>
        <w:spacing w:line="240" w:lineRule="auto"/>
      </w:pPr>
      <w:commentRangeStart w:id="113"/>
      <w:r>
        <w:rPr>
          <w:noProof/>
          <w:lang w:eastAsia="zh-CN"/>
        </w:rPr>
        <w:drawing>
          <wp:inline distT="0" distB="0" distL="0" distR="0" wp14:anchorId="3C685252" wp14:editId="78DA2A9D">
            <wp:extent cx="2971800" cy="2679700"/>
            <wp:effectExtent l="0" t="0" r="0" b="0"/>
            <wp:docPr id="990830684" name="Picture 990830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0684" name="Picture 99083068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commentRangeEnd w:id="113"/>
      <w:r w:rsidR="00A97D14">
        <w:rPr>
          <w:rStyle w:val="CommentReference"/>
        </w:rPr>
        <w:commentReference w:id="113"/>
      </w:r>
    </w:p>
    <w:p w14:paraId="7264174F" w14:textId="5B8DDEB7" w:rsidR="00003EB6" w:rsidRDefault="00AF735E" w:rsidP="00852A7D">
      <w:pPr>
        <w:pStyle w:val="Caption"/>
      </w:pPr>
      <w:r>
        <w:t>The b</w:t>
      </w:r>
      <w:r w:rsidR="00003EB6">
        <w:t xml:space="preserve">aseline condition (thermal manikin posture and clothing, bedding, and mattress) is used to calculate the difference in manikin-based equivalent temperature as shown </w:t>
      </w:r>
      <w:r w:rsidR="00003EB6" w:rsidRPr="0084123E">
        <w:t xml:space="preserve">in </w:t>
      </w:r>
      <w:r w:rsidR="00003EB6" w:rsidRPr="0084123E">
        <w:rPr>
          <w:i w:val="0"/>
          <w:iCs w:val="0"/>
        </w:rPr>
        <w:fldChar w:fldCharType="begin"/>
      </w:r>
      <w:r w:rsidR="00003EB6" w:rsidRPr="0084123E">
        <w:instrText xml:space="preserve"> REF _Ref123065519 \h </w:instrText>
      </w:r>
      <w:r w:rsidR="00003EB6">
        <w:instrText xml:space="preserve"> \* MERGEFORMAT </w:instrText>
      </w:r>
      <w:r w:rsidR="00003EB6" w:rsidRPr="0084123E">
        <w:rPr>
          <w:i w:val="0"/>
          <w:iCs w:val="0"/>
        </w:rPr>
      </w:r>
      <w:r w:rsidR="00003EB6" w:rsidRPr="0084123E">
        <w:rPr>
          <w:i w:val="0"/>
          <w:iCs w:val="0"/>
        </w:rPr>
        <w:fldChar w:fldCharType="separate"/>
      </w:r>
      <w:r w:rsidR="00003EB6" w:rsidRPr="0084123E">
        <w:t>(</w:t>
      </w:r>
      <w:r w:rsidR="00003EB6" w:rsidRPr="0084123E">
        <w:rPr>
          <w:noProof/>
        </w:rPr>
        <w:t>2</w:t>
      </w:r>
      <w:r w:rsidR="00003EB6" w:rsidRPr="0084123E">
        <w:t>)</w:t>
      </w:r>
      <w:r w:rsidR="00003EB6" w:rsidRPr="0084123E">
        <w:rPr>
          <w:i w:val="0"/>
          <w:iCs w:val="0"/>
        </w:rPr>
        <w:fldChar w:fldCharType="end"/>
      </w:r>
      <w:r w:rsidR="00003EB6"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14" w:name="_Ref138204030"/>
    </w:p>
    <w:p w14:paraId="58F12250" w14:textId="5F6E281B" w:rsidR="00483565" w:rsidRDefault="00483565" w:rsidP="00483565">
      <w:pPr>
        <w:pStyle w:val="Caption"/>
        <w:keepNext/>
      </w:pPr>
      <w:bookmarkStart w:id="115" w:name="_Ref153362064"/>
      <w:bookmarkEnd w:id="114"/>
      <w:r>
        <w:lastRenderedPageBreak/>
        <w:t xml:space="preserve">Fig. </w:t>
      </w:r>
      <w:r>
        <w:fldChar w:fldCharType="begin"/>
      </w:r>
      <w:r>
        <w:instrText xml:space="preserve"> SEQ Fig. \* ARABIC </w:instrText>
      </w:r>
      <w:r>
        <w:fldChar w:fldCharType="separate"/>
      </w:r>
      <w:r w:rsidR="00A97D14">
        <w:rPr>
          <w:noProof/>
        </w:rPr>
        <w:t>5</w:t>
      </w:r>
      <w:r>
        <w:rPr>
          <w:noProof/>
        </w:rPr>
        <w:fldChar w:fldCharType="end"/>
      </w:r>
      <w:bookmarkEnd w:id="115"/>
      <w:r>
        <w:t>: Experimental setup</w:t>
      </w:r>
    </w:p>
    <w:p w14:paraId="1A667054" w14:textId="77777777" w:rsidR="001B3AD2" w:rsidRDefault="001B3AD2" w:rsidP="001B3AD2">
      <w:pPr>
        <w:keepNext/>
      </w:pPr>
      <w:commentRangeStart w:id="116"/>
      <w:r>
        <w:rPr>
          <w:i/>
          <w:iCs/>
          <w:noProof/>
          <w:sz w:val="18"/>
          <w:szCs w:val="18"/>
          <w:lang w:eastAsia="zh-CN"/>
        </w:rPr>
        <w:drawing>
          <wp:inline distT="0" distB="0" distL="0" distR="0" wp14:anchorId="23A0658B" wp14:editId="2CD3FC3C">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116"/>
      <w:r w:rsidR="00A97D14">
        <w:rPr>
          <w:rStyle w:val="CommentReference"/>
        </w:rPr>
        <w:commentReference w:id="116"/>
      </w:r>
    </w:p>
    <w:p w14:paraId="6BAFD0D4" w14:textId="6F1DADC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r w:rsidR="00AF735E">
        <w:t xml:space="preserve"> </w:t>
      </w:r>
      <w:commentRangeStart w:id="117"/>
      <w:ins w:id="118" w:author="Arfa Aijazi" w:date="2024-02-03T22:24:00Z">
        <w:r w:rsidR="00A97D14">
          <w:t>Figure 5a contains an adaptation of “</w:t>
        </w:r>
        <w:r w:rsidR="00A97D14">
          <w:fldChar w:fldCharType="begin"/>
        </w:r>
        <w:r w:rsidR="00A97D14">
          <w:instrText>HYPERLINK "https://thenounproject.com/icon/sleep-660688/"</w:instrText>
        </w:r>
        <w:r w:rsidR="00A97D14">
          <w:fldChar w:fldCharType="separate"/>
        </w:r>
        <w:r w:rsidR="00A97D14" w:rsidRPr="00AF735E">
          <w:rPr>
            <w:rStyle w:val="Hyperlink"/>
          </w:rPr>
          <w:t>sleep</w:t>
        </w:r>
        <w:r w:rsidR="00A97D14">
          <w:fldChar w:fldCharType="end"/>
        </w:r>
        <w:r w:rsidR="00A97D14">
          <w:t xml:space="preserve">” by Gan </w:t>
        </w:r>
        <w:proofErr w:type="spellStart"/>
        <w:r w:rsidR="00A97D14">
          <w:t>Khoon</w:t>
        </w:r>
        <w:proofErr w:type="spellEnd"/>
        <w:r w:rsidR="00A97D14">
          <w:t xml:space="preserve"> Lay from Noun Project</w:t>
        </w:r>
      </w:ins>
      <w:ins w:id="119" w:author="Arfa Aijazi" w:date="2024-02-03T22:50:00Z">
        <w:r w:rsidR="0020236F">
          <w:t>, used under</w:t>
        </w:r>
      </w:ins>
      <w:ins w:id="120" w:author="Arfa Aijazi" w:date="2024-02-03T22:51:00Z">
        <w:r w:rsidR="0020236F">
          <w:t xml:space="preserve"> </w:t>
        </w:r>
        <w:r w:rsidR="0020236F">
          <w:fldChar w:fldCharType="begin"/>
        </w:r>
        <w:r w:rsidR="0020236F">
          <w:instrText>HYPERLINK "https://creativecommons.org/licenses/by/3.0/"</w:instrText>
        </w:r>
        <w:r w:rsidR="0020236F">
          <w:fldChar w:fldCharType="separate"/>
        </w:r>
        <w:r w:rsidR="00A97D14" w:rsidRPr="0020236F">
          <w:rPr>
            <w:rStyle w:val="Hyperlink"/>
          </w:rPr>
          <w:t>CC BY 3.0</w:t>
        </w:r>
        <w:r w:rsidR="0020236F">
          <w:fldChar w:fldCharType="end"/>
        </w:r>
      </w:ins>
      <w:ins w:id="121" w:author="Arfa Aijazi" w:date="2024-02-03T22:24:00Z">
        <w:r w:rsidR="00A97D14">
          <w:t>.</w:t>
        </w:r>
      </w:ins>
      <w:commentRangeEnd w:id="117"/>
      <w:ins w:id="122" w:author="Arfa Aijazi" w:date="2024-02-10T14:16:00Z">
        <w:r w:rsidR="00154756">
          <w:rPr>
            <w:rStyle w:val="CommentReference"/>
            <w:i w:val="0"/>
            <w:iCs w:val="0"/>
          </w:rPr>
          <w:commentReference w:id="117"/>
        </w:r>
      </w:ins>
    </w:p>
    <w:p w14:paraId="4BFC5520" w14:textId="77777777" w:rsidR="001C16F3" w:rsidRPr="007E6B76" w:rsidRDefault="001C16F3" w:rsidP="001C16F3">
      <w:pPr>
        <w:pStyle w:val="Heading3"/>
      </w:pPr>
      <w:bookmarkStart w:id="123"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05AD793F" w:rsidR="00483565" w:rsidRDefault="00483565" w:rsidP="00483565">
      <w:pPr>
        <w:pStyle w:val="Caption"/>
        <w:keepNext/>
      </w:pPr>
      <w:bookmarkStart w:id="124" w:name="_Ref153362083"/>
      <w:bookmarkEnd w:id="123"/>
      <w:r>
        <w:lastRenderedPageBreak/>
        <w:t xml:space="preserve">Fig. </w:t>
      </w:r>
      <w:r>
        <w:fldChar w:fldCharType="begin"/>
      </w:r>
      <w:r>
        <w:instrText xml:space="preserve"> SEQ Fig. \* ARABIC </w:instrText>
      </w:r>
      <w:r>
        <w:fldChar w:fldCharType="separate"/>
      </w:r>
      <w:r w:rsidR="00A97D14">
        <w:rPr>
          <w:noProof/>
        </w:rPr>
        <w:t>6</w:t>
      </w:r>
      <w:r>
        <w:rPr>
          <w:noProof/>
        </w:rPr>
        <w:fldChar w:fldCharType="end"/>
      </w:r>
      <w:bookmarkEnd w:id="124"/>
      <w:r>
        <w:t>: Experimental conditions</w:t>
      </w:r>
    </w:p>
    <w:p w14:paraId="141A1308" w14:textId="2B634DFB" w:rsidR="001C16F3" w:rsidRDefault="00A97D14" w:rsidP="001C16F3">
      <w:pPr>
        <w:pStyle w:val="Heading2"/>
      </w:pPr>
      <w:commentRangeStart w:id="125"/>
      <w:r>
        <w:rPr>
          <w:b/>
          <w:bCs/>
          <w:noProof/>
        </w:rPr>
        <w:drawing>
          <wp:inline distT="0" distB="0" distL="0" distR="0" wp14:anchorId="1BB358DF" wp14:editId="44B1ECE7">
            <wp:extent cx="5943600" cy="3886200"/>
            <wp:effectExtent l="0" t="0" r="0" b="0"/>
            <wp:docPr id="1709614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14297"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commentRangeEnd w:id="125"/>
      <w:r w:rsidR="00C84D4B">
        <w:rPr>
          <w:rStyle w:val="CommentReference"/>
          <w:rFonts w:eastAsiaTheme="minorHAnsi" w:cstheme="minorBidi"/>
          <w:i w:val="0"/>
          <w:color w:val="auto"/>
        </w:rPr>
        <w:commentReference w:id="125"/>
      </w:r>
    </w:p>
    <w:p w14:paraId="1DFD28FC" w14:textId="7FAF651C" w:rsidR="001C16F3" w:rsidRPr="001C16F3" w:rsidRDefault="002C7A34" w:rsidP="001C16F3">
      <w:pPr>
        <w:pStyle w:val="Caption"/>
      </w:pPr>
      <w:bookmarkStart w:id="126" w:name="_Toc123123937"/>
      <w:ins w:id="127" w:author="Arfa Aijazi" w:date="2024-02-03T22:40:00Z">
        <w:r>
          <w:t>Composite i</w:t>
        </w:r>
      </w:ins>
      <w:del w:id="128" w:author="Arfa Aijazi" w:date="2024-02-03T22:40:00Z">
        <w:r w:rsidR="001C16F3" w:rsidDel="002C7A34">
          <w:delText>I</w:delText>
        </w:r>
      </w:del>
      <w:r w:rsidR="001C16F3">
        <w:t xml:space="preserve">llustration of experimental conditions representing a variety of passive and </w:t>
      </w:r>
      <w:proofErr w:type="gramStart"/>
      <w:ins w:id="129" w:author="Arfa Aijazi" w:date="2024-02-03T22:40:00Z">
        <w:r>
          <w:t>low-energy</w:t>
        </w:r>
      </w:ins>
      <w:proofErr w:type="gramEnd"/>
      <w:del w:id="130" w:author="Arfa Aijazi" w:date="2024-02-03T22:40:00Z">
        <w:r w:rsidR="001C16F3" w:rsidDel="002C7A34">
          <w:delText>active</w:delText>
        </w:r>
      </w:del>
      <w:r w:rsidR="001C16F3">
        <w:t xml:space="preserve"> heating and cooling strategies. </w:t>
      </w:r>
      <w:commentRangeStart w:id="131"/>
      <w:ins w:id="132" w:author="Arfa Aijazi" w:date="2024-02-03T22:27:00Z">
        <w:r w:rsidR="00A97D14">
          <w:t>Figure 6 contains</w:t>
        </w:r>
      </w:ins>
      <w:ins w:id="133" w:author="Arfa Aijazi" w:date="2024-02-03T22:41:00Z">
        <w:r>
          <w:t xml:space="preserve"> the following third-party material from Noun Project</w:t>
        </w:r>
      </w:ins>
      <w:ins w:id="134" w:author="Arfa Aijazi" w:date="2024-02-03T22:50:00Z">
        <w:r w:rsidR="0020236F">
          <w:t>,</w:t>
        </w:r>
      </w:ins>
      <w:ins w:id="135" w:author="Arfa Aijazi" w:date="2024-02-03T22:41:00Z">
        <w:r>
          <w:t xml:space="preserve"> used under </w:t>
        </w:r>
      </w:ins>
      <w:ins w:id="136" w:author="Arfa Aijazi" w:date="2024-02-03T22:42:00Z">
        <w:r>
          <w:fldChar w:fldCharType="begin"/>
        </w:r>
        <w:r>
          <w:instrText>HYPERLINK "https://creativecommons.org/licenses/by/3.0/deed.en"</w:instrText>
        </w:r>
        <w:r>
          <w:fldChar w:fldCharType="separate"/>
        </w:r>
        <w:r w:rsidRPr="002C7A34">
          <w:rPr>
            <w:rStyle w:val="Hyperlink"/>
          </w:rPr>
          <w:t>CC BY 3.0</w:t>
        </w:r>
        <w:r>
          <w:fldChar w:fldCharType="end"/>
        </w:r>
        <w:r>
          <w:t>:</w:t>
        </w:r>
      </w:ins>
      <w:ins w:id="137" w:author="Arfa Aijazi" w:date="2024-02-03T22:30:00Z">
        <w:r w:rsidR="00A97D14">
          <w:t xml:space="preserve"> “</w:t>
        </w:r>
      </w:ins>
      <w:ins w:id="138" w:author="Arfa Aijazi" w:date="2024-02-03T22:31:00Z">
        <w:r w:rsidR="00A97D14">
          <w:fldChar w:fldCharType="begin"/>
        </w:r>
        <w:r w:rsidR="00A97D14">
          <w:instrText>HYPERLINK "https://thenounproject.com/icon/hot-water-bottle-4018446/"</w:instrText>
        </w:r>
        <w:r w:rsidR="00A97D14">
          <w:fldChar w:fldCharType="separate"/>
        </w:r>
        <w:r w:rsidR="00A97D14" w:rsidRPr="00A97D14">
          <w:rPr>
            <w:rStyle w:val="Hyperlink"/>
          </w:rPr>
          <w:t>Hot Water Bottle</w:t>
        </w:r>
        <w:r w:rsidR="00A97D14">
          <w:fldChar w:fldCharType="end"/>
        </w:r>
      </w:ins>
      <w:ins w:id="139" w:author="Arfa Aijazi" w:date="2024-02-03T22:30:00Z">
        <w:r w:rsidR="00A97D14">
          <w:t>” by Icongeek26,</w:t>
        </w:r>
      </w:ins>
      <w:ins w:id="140" w:author="Arfa Aijazi" w:date="2024-02-03T22:31:00Z">
        <w:r w:rsidR="00A97D14">
          <w:t xml:space="preserve"> “</w:t>
        </w:r>
        <w:r w:rsidR="00A97D14">
          <w:fldChar w:fldCharType="begin"/>
        </w:r>
        <w:r w:rsidR="00A97D14">
          <w:instrText>HYPERLINK "https://thenounproject.com/icon/pajamas-4213836/"</w:instrText>
        </w:r>
        <w:r w:rsidR="00A97D14">
          <w:fldChar w:fldCharType="separate"/>
        </w:r>
        <w:r w:rsidR="00A97D14" w:rsidRPr="00A97D14">
          <w:rPr>
            <w:rStyle w:val="Hyperlink"/>
          </w:rPr>
          <w:t>Pajamas</w:t>
        </w:r>
        <w:r w:rsidR="00A97D14">
          <w:fldChar w:fldCharType="end"/>
        </w:r>
        <w:r w:rsidR="00A97D14">
          <w:t xml:space="preserve">” by </w:t>
        </w:r>
        <w:proofErr w:type="spellStart"/>
        <w:r w:rsidR="00A97D14">
          <w:t>Jino</w:t>
        </w:r>
        <w:proofErr w:type="spellEnd"/>
        <w:r w:rsidR="00A97D14">
          <w:t xml:space="preserve">, </w:t>
        </w:r>
      </w:ins>
      <w:ins w:id="141" w:author="Arfa Aijazi" w:date="2024-02-03T22:32:00Z">
        <w:r w:rsidR="00A97D14">
          <w:t>“</w:t>
        </w:r>
      </w:ins>
      <w:ins w:id="142" w:author="Arfa Aijazi" w:date="2024-02-03T22:36:00Z">
        <w:r>
          <w:fldChar w:fldCharType="begin"/>
        </w:r>
        <w:r>
          <w:instrText>HYPERLINK "https://thenounproject.com/icon/socks-1609043/"</w:instrText>
        </w:r>
        <w:r>
          <w:fldChar w:fldCharType="separate"/>
        </w:r>
        <w:r w:rsidR="00A97D14" w:rsidRPr="002C7A34">
          <w:rPr>
            <w:rStyle w:val="Hyperlink"/>
          </w:rPr>
          <w:t>socks</w:t>
        </w:r>
        <w:r>
          <w:fldChar w:fldCharType="end"/>
        </w:r>
      </w:ins>
      <w:ins w:id="143" w:author="Arfa Aijazi" w:date="2024-02-03T22:32:00Z">
        <w:r w:rsidR="00A97D14">
          <w:t xml:space="preserve">” by Lucas </w:t>
        </w:r>
        <w:proofErr w:type="spellStart"/>
        <w:r w:rsidR="00A97D14">
          <w:t>Helle</w:t>
        </w:r>
        <w:proofErr w:type="spellEnd"/>
        <w:r w:rsidR="00A97D14">
          <w:t>, and “</w:t>
        </w:r>
      </w:ins>
      <w:ins w:id="144" w:author="Arfa Aijazi" w:date="2024-02-03T22:36:00Z">
        <w:r>
          <w:fldChar w:fldCharType="begin"/>
        </w:r>
        <w:r>
          <w:instrText>HYPERLINK "https://thenounproject.com/icon/pedestal-fan-3880188/"</w:instrText>
        </w:r>
        <w:r>
          <w:fldChar w:fldCharType="separate"/>
        </w:r>
        <w:r w:rsidR="00A97D14" w:rsidRPr="002C7A34">
          <w:rPr>
            <w:rStyle w:val="Hyperlink"/>
          </w:rPr>
          <w:t>pedestal fan</w:t>
        </w:r>
        <w:r>
          <w:fldChar w:fldCharType="end"/>
        </w:r>
      </w:ins>
      <w:ins w:id="145" w:author="Arfa Aijazi" w:date="2024-02-03T22:32:00Z">
        <w:r w:rsidR="00A97D14">
          <w:t xml:space="preserve">” </w:t>
        </w:r>
      </w:ins>
      <w:ins w:id="146" w:author="Arfa Aijazi" w:date="2024-02-03T22:33:00Z">
        <w:r w:rsidR="00A97D14">
          <w:t>by Atif Arshad</w:t>
        </w:r>
      </w:ins>
      <w:ins w:id="147" w:author="Arfa Aijazi" w:date="2024-02-03T22:30:00Z">
        <w:r w:rsidR="00A97D14">
          <w:t xml:space="preserve"> </w:t>
        </w:r>
      </w:ins>
      <w:ins w:id="148" w:author="Arfa Aijazi" w:date="2024-02-03T22:35:00Z">
        <w:r>
          <w:t xml:space="preserve">as well as </w:t>
        </w:r>
      </w:ins>
      <w:ins w:id="149" w:author="Arfa Aijazi" w:date="2024-02-03T22:30:00Z">
        <w:r w:rsidR="00A97D14">
          <w:t>adaptations of</w:t>
        </w:r>
      </w:ins>
      <w:ins w:id="150" w:author="Arfa Aijazi" w:date="2024-02-03T22:27:00Z">
        <w:r w:rsidR="00A97D14">
          <w:t xml:space="preserve"> </w:t>
        </w:r>
      </w:ins>
      <w:ins w:id="151" w:author="Arfa Aijazi" w:date="2024-02-03T22:28:00Z">
        <w:r w:rsidR="00A97D14">
          <w:t>“</w:t>
        </w:r>
      </w:ins>
      <w:ins w:id="152" w:author="Arfa Aijazi" w:date="2024-02-03T22:29:00Z">
        <w:r w:rsidR="00A97D14">
          <w:fldChar w:fldCharType="begin"/>
        </w:r>
        <w:r w:rsidR="00A97D14">
          <w:instrText>HYPERLINK "https://thenounproject.com/icon/plus-1029830/"</w:instrText>
        </w:r>
        <w:r w:rsidR="00A97D14">
          <w:fldChar w:fldCharType="separate"/>
        </w:r>
        <w:r w:rsidR="00A97D14" w:rsidRPr="00A97D14">
          <w:rPr>
            <w:rStyle w:val="Hyperlink"/>
          </w:rPr>
          <w:t>Plus</w:t>
        </w:r>
        <w:r w:rsidR="00A97D14">
          <w:fldChar w:fldCharType="end"/>
        </w:r>
      </w:ins>
      <w:ins w:id="153" w:author="Arfa Aijazi" w:date="2024-02-03T22:28:00Z">
        <w:r w:rsidR="00A97D14">
          <w:t xml:space="preserve">” and </w:t>
        </w:r>
      </w:ins>
      <w:ins w:id="154" w:author="Arfa Aijazi" w:date="2024-02-03T22:29:00Z">
        <w:r w:rsidR="00A97D14">
          <w:t>“</w:t>
        </w:r>
        <w:r w:rsidR="00A97D14">
          <w:fldChar w:fldCharType="begin"/>
        </w:r>
        <w:r w:rsidR="00A97D14">
          <w:instrText>HYPERLINK "https://thenounproject.com/icon/decline-less-1029827/"</w:instrText>
        </w:r>
        <w:r w:rsidR="00A97D14">
          <w:fldChar w:fldCharType="separate"/>
        </w:r>
        <w:r w:rsidR="00A97D14" w:rsidRPr="00A97D14">
          <w:rPr>
            <w:rStyle w:val="Hyperlink"/>
          </w:rPr>
          <w:t>Decline Less</w:t>
        </w:r>
        <w:r w:rsidR="00A97D14">
          <w:fldChar w:fldCharType="end"/>
        </w:r>
        <w:r w:rsidR="00A97D14">
          <w:t xml:space="preserve">” by </w:t>
        </w:r>
        <w:proofErr w:type="spellStart"/>
        <w:r w:rsidR="00A97D14">
          <w:t>naim</w:t>
        </w:r>
      </w:ins>
      <w:proofErr w:type="spellEnd"/>
      <w:ins w:id="155" w:author="Arfa Aijazi" w:date="2024-02-03T22:37:00Z">
        <w:r>
          <w:t xml:space="preserve"> and “</w:t>
        </w:r>
      </w:ins>
      <w:ins w:id="156" w:author="Arfa Aijazi" w:date="2024-02-03T22:41:00Z">
        <w:r>
          <w:fldChar w:fldCharType="begin"/>
        </w:r>
        <w:r>
          <w:instrText>HYPERLINK "https://thenounproject.com/icon/sleep-660688/"</w:instrText>
        </w:r>
        <w:r>
          <w:fldChar w:fldCharType="separate"/>
        </w:r>
        <w:r w:rsidRPr="002C7A34">
          <w:rPr>
            <w:rStyle w:val="Hyperlink"/>
          </w:rPr>
          <w:t>sleep</w:t>
        </w:r>
        <w:r>
          <w:fldChar w:fldCharType="end"/>
        </w:r>
      </w:ins>
      <w:ins w:id="157" w:author="Arfa Aijazi" w:date="2024-02-03T22:37:00Z">
        <w:r>
          <w:t>”</w:t>
        </w:r>
      </w:ins>
      <w:ins w:id="158" w:author="Arfa Aijazi" w:date="2024-02-03T22:39:00Z">
        <w:r>
          <w:t xml:space="preserve"> (fetal pos</w:t>
        </w:r>
      </w:ins>
      <w:ins w:id="159" w:author="Arfa Aijazi" w:date="2024-02-04T17:25:00Z">
        <w:r w:rsidR="00192BD7">
          <w:t>ture</w:t>
        </w:r>
      </w:ins>
      <w:ins w:id="160" w:author="Arfa Aijazi" w:date="2024-02-03T22:39:00Z">
        <w:r>
          <w:t>)</w:t>
        </w:r>
      </w:ins>
      <w:ins w:id="161" w:author="Arfa Aijazi" w:date="2024-02-03T22:38:00Z">
        <w:r>
          <w:t xml:space="preserve"> and “</w:t>
        </w:r>
        <w:r>
          <w:fldChar w:fldCharType="begin"/>
        </w:r>
        <w:r>
          <w:instrText>HYPERLINK "https://thenounproject.com/icon/sleep-660704/"</w:instrText>
        </w:r>
        <w:r>
          <w:fldChar w:fldCharType="separate"/>
        </w:r>
        <w:r w:rsidRPr="002C7A34">
          <w:rPr>
            <w:rStyle w:val="Hyperlink"/>
          </w:rPr>
          <w:t>sleep</w:t>
        </w:r>
        <w:r>
          <w:fldChar w:fldCharType="end"/>
        </w:r>
        <w:r>
          <w:t>”</w:t>
        </w:r>
      </w:ins>
      <w:ins w:id="162" w:author="Arfa Aijazi" w:date="2024-02-03T22:39:00Z">
        <w:r>
          <w:t xml:space="preserve"> (starfish pos</w:t>
        </w:r>
      </w:ins>
      <w:ins w:id="163" w:author="Arfa Aijazi" w:date="2024-02-04T17:25:00Z">
        <w:r w:rsidR="00192BD7">
          <w:t>ture</w:t>
        </w:r>
      </w:ins>
      <w:ins w:id="164" w:author="Arfa Aijazi" w:date="2024-02-03T22:39:00Z">
        <w:r>
          <w:t>)</w:t>
        </w:r>
      </w:ins>
      <w:ins w:id="165" w:author="Arfa Aijazi" w:date="2024-02-03T22:37:00Z">
        <w:r>
          <w:t xml:space="preserve"> by Gan </w:t>
        </w:r>
        <w:proofErr w:type="spellStart"/>
        <w:r>
          <w:t>Khoon</w:t>
        </w:r>
        <w:proofErr w:type="spellEnd"/>
        <w:r>
          <w:t xml:space="preserve"> Lay</w:t>
        </w:r>
      </w:ins>
      <w:ins w:id="166" w:author="Arfa Aijazi" w:date="2024-02-03T22:41:00Z">
        <w:r>
          <w:t>.</w:t>
        </w:r>
      </w:ins>
      <w:commentRangeEnd w:id="131"/>
      <w:ins w:id="167" w:author="Arfa Aijazi" w:date="2024-02-10T14:17:00Z">
        <w:r w:rsidR="00154756">
          <w:rPr>
            <w:rStyle w:val="CommentReference"/>
            <w:i w:val="0"/>
            <w:iCs w:val="0"/>
          </w:rPr>
          <w:commentReference w:id="131"/>
        </w:r>
      </w:ins>
      <w:del w:id="168" w:author="Arfa Aijazi" w:date="2024-02-03T22:27:00Z">
        <w:r w:rsidR="001C16F3" w:rsidDel="00A97D14">
          <w:delText>Image created from a variety of licensed sources (author, Adobe Stock, FlatIcon by FreePik, Adventure Ready Brands, and Sleepme)</w:delText>
        </w:r>
      </w:del>
      <w:bookmarkEnd w:id="126"/>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 xml:space="preserve">Bed </w:t>
      </w:r>
      <w:proofErr w:type="gramStart"/>
      <w:r>
        <w:t>type</w:t>
      </w:r>
      <w:proofErr w:type="gramEnd"/>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 xml:space="preserve">Pedestal fan and ceiling </w:t>
      </w:r>
      <w:proofErr w:type="gramStart"/>
      <w:r>
        <w:t>fan</w:t>
      </w:r>
      <w:proofErr w:type="gramEnd"/>
    </w:p>
    <w:p w14:paraId="5E1EA7AF" w14:textId="0BDFFFC1" w:rsidR="004214D0" w:rsidRPr="00A97D14" w:rsidRDefault="00A46F95" w:rsidP="00A97D14">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r w:rsidR="004214D0">
        <w:rPr>
          <w:b/>
          <w:bCs/>
        </w:rPr>
        <w:br w:type="page"/>
      </w:r>
    </w:p>
    <w:p w14:paraId="3FA3967E" w14:textId="4957634B" w:rsidR="00483565" w:rsidRDefault="00483565" w:rsidP="00483565">
      <w:pPr>
        <w:pStyle w:val="Caption"/>
        <w:keepNext/>
      </w:pPr>
      <w:bookmarkStart w:id="169" w:name="_Ref153362030"/>
      <w:r>
        <w:lastRenderedPageBreak/>
        <w:t xml:space="preserve">Fig. </w:t>
      </w:r>
      <w:r>
        <w:fldChar w:fldCharType="begin"/>
      </w:r>
      <w:r>
        <w:instrText xml:space="preserve"> SEQ Fig. \* ARABIC </w:instrText>
      </w:r>
      <w:r>
        <w:fldChar w:fldCharType="separate"/>
      </w:r>
      <w:r w:rsidR="00A97D14">
        <w:rPr>
          <w:noProof/>
        </w:rPr>
        <w:t>8</w:t>
      </w:r>
      <w:r>
        <w:rPr>
          <w:noProof/>
        </w:rPr>
        <w:fldChar w:fldCharType="end"/>
      </w:r>
      <w:bookmarkEnd w:id="169"/>
      <w:r>
        <w:t>: Air speed over the bed</w:t>
      </w:r>
    </w:p>
    <w:p w14:paraId="44DA126A" w14:textId="77777777" w:rsidR="001C16F3" w:rsidRDefault="001C16F3" w:rsidP="001C16F3">
      <w:pPr>
        <w:keepNext/>
      </w:pPr>
      <w:r>
        <w:rPr>
          <w:noProof/>
          <w:lang w:eastAsia="zh-CN"/>
        </w:rPr>
        <w:drawing>
          <wp:inline distT="0" distB="0" distL="0" distR="0" wp14:anchorId="341A1FD5" wp14:editId="23BAE5FD">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70"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70"/>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4B2ADEFE"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w:t>
      </w:r>
      <w:ins w:id="171" w:author="Arfa Aijazi" w:date="2024-02-10T14:06:00Z">
        <w:r w:rsidR="008011ED">
          <w:t>-</w:t>
        </w:r>
      </w:ins>
      <w:del w:id="172" w:author="Arfa Aijazi" w:date="2024-02-10T14:06:00Z">
        <w:r w:rsidDel="008011ED">
          <w:delText xml:space="preserve"> </w:delText>
        </w:r>
      </w:del>
      <w:r>
        <w:t>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6A36BA59" w:rsidR="00A46F95" w:rsidRPr="00FC66B7" w:rsidRDefault="00A46F95" w:rsidP="00A46F95">
      <w:r>
        <w:t>The difference between the modeled SET for the baseline condition and any cooling intervention gives the cooling effect. We then subtracted this cooling effect from the calculated indoor air temperature to compute the sleep</w:t>
      </w:r>
      <w:ins w:id="173" w:author="Arfa Aijazi" w:date="2024-02-10T14:06:00Z">
        <w:r w:rsidR="008011ED">
          <w:t>-</w:t>
        </w:r>
      </w:ins>
      <w:del w:id="174" w:author="Arfa Aijazi" w:date="2024-02-10T14:06:00Z">
        <w:r w:rsidDel="008011ED">
          <w:delText xml:space="preserve"> </w:delText>
        </w:r>
      </w:del>
      <w:r>
        <w:t xml:space="preserve">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75" w:name="_Ref121554562"/>
      <w:r>
        <w:t>(</w:t>
      </w:r>
      <w:r>
        <w:fldChar w:fldCharType="begin"/>
      </w:r>
      <w:r>
        <w:instrText xml:space="preserve"> SEQ ( \* ARABIC </w:instrText>
      </w:r>
      <w:r>
        <w:fldChar w:fldCharType="separate"/>
      </w:r>
      <w:r>
        <w:rPr>
          <w:noProof/>
        </w:rPr>
        <w:t>3</w:t>
      </w:r>
      <w:r>
        <w:rPr>
          <w:noProof/>
        </w:rPr>
        <w:fldChar w:fldCharType="end"/>
      </w:r>
      <w:r>
        <w:t>)</w:t>
      </w:r>
      <w:bookmarkEnd w:id="175"/>
    </w:p>
    <w:p w14:paraId="1895815D" w14:textId="1EBE67F3"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w:t>
      </w:r>
      <w:ins w:id="176" w:author="Arfa Aijazi" w:date="2024-02-10T14:06:00Z">
        <w:r w:rsidR="008011ED">
          <w:t>-</w:t>
        </w:r>
      </w:ins>
      <w:del w:id="177" w:author="Arfa Aijazi" w:date="2024-02-10T14:06:00Z">
        <w:r w:rsidDel="008011ED">
          <w:delText xml:space="preserve"> </w:delText>
        </w:r>
      </w:del>
      <w:r>
        <w:t>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1BF1DD87"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w:t>
      </w:r>
      <w:ins w:id="178" w:author="Arfa Aijazi" w:date="2024-02-10T14:06:00Z">
        <w:r w:rsidR="008011ED">
          <w:t>-</w:t>
        </w:r>
      </w:ins>
      <w:del w:id="179" w:author="Arfa Aijazi" w:date="2024-02-10T14:06:00Z">
        <w:r w:rsidDel="008011ED">
          <w:delText xml:space="preserve"> </w:delText>
        </w:r>
      </w:del>
      <w:r>
        <w:t xml:space="preserve">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3EA3872C" w:rsidR="00A46F95" w:rsidRDefault="00A46F95" w:rsidP="002460BC">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w:t>
      </w:r>
      <w:ins w:id="180" w:author="Arfa Aijazi" w:date="2024-02-04T16:44:00Z">
        <w:r w:rsidR="00405D7E">
          <w:t xml:space="preserve"> CBE</w:t>
        </w:r>
      </w:ins>
      <w:del w:id="181" w:author="Arfa Aijazi" w:date="2024-02-04T16:44:00Z">
        <w:r w:rsidDel="00405D7E">
          <w:delText>,</w:delText>
        </w:r>
      </w:del>
      <w:r>
        <w:t xml:space="preserve"> is advised by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w:t>
      </w:r>
      <w:ins w:id="182" w:author="Arfa Aijazi" w:date="2024-02-04T16:45:00Z">
        <w:r w:rsidR="00405D7E">
          <w:t xml:space="preserve"> to CBE</w:t>
        </w:r>
      </w:ins>
      <w:r>
        <w:t xml:space="preserve">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University of California, Berkeley for their assistance with </w:t>
      </w:r>
      <w:r>
        <w:lastRenderedPageBreak/>
        <w:t>using the 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xml:space="preserve">, </w:t>
      </w:r>
      <w:del w:id="183" w:author="Arfa Aijazi" w:date="2024-02-10T13:59:00Z">
        <w:r w:rsidR="004B5FC9" w:rsidDel="00100199">
          <w:delText xml:space="preserve">and </w:delText>
        </w:r>
      </w:del>
      <w:r w:rsidR="004B5FC9">
        <w:t>Dr. Carlos Duarte with CBE for his help estimating the power rating of conventional HVAC systems</w:t>
      </w:r>
      <w:ins w:id="184" w:author="Arfa Aijazi" w:date="2024-02-10T13:59:00Z">
        <w:r w:rsidR="00100199">
          <w:t xml:space="preserve">, and Professor Gail </w:t>
        </w:r>
        <w:proofErr w:type="spellStart"/>
        <w:r w:rsidR="00100199">
          <w:t>Brager</w:t>
        </w:r>
      </w:ins>
      <w:proofErr w:type="spellEnd"/>
      <w:ins w:id="185" w:author="Arfa Aijazi" w:date="2024-02-10T14:01:00Z">
        <w:r w:rsidR="00100199">
          <w:t xml:space="preserve"> with CBE</w:t>
        </w:r>
      </w:ins>
      <w:ins w:id="186" w:author="Arfa Aijazi" w:date="2024-02-10T13:59:00Z">
        <w:r w:rsidR="00100199">
          <w:t xml:space="preserve"> for review of </w:t>
        </w:r>
      </w:ins>
      <w:ins w:id="187" w:author="Arfa Aijazi" w:date="2024-02-10T14:00:00Z">
        <w:r w:rsidR="00100199">
          <w:t>a portion of the manuscript text</w:t>
        </w:r>
      </w:ins>
      <w:ins w:id="188" w:author="Arfa Aijazi" w:date="2024-02-10T14:01:00Z">
        <w:r w:rsidR="00100199">
          <w:t>.</w:t>
        </w:r>
      </w:ins>
      <w:del w:id="189" w:author="Arfa Aijazi" w:date="2024-02-10T14:00:00Z">
        <w:r w:rsidR="00863756" w:rsidDel="00100199">
          <w:delText>.</w:delText>
        </w:r>
      </w:del>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89DE47E" w:rsidR="00AD6949" w:rsidRDefault="0016102B" w:rsidP="00852A7D">
      <w:pPr>
        <w:jc w:val="left"/>
      </w:pPr>
      <w:r>
        <w:t xml:space="preserve">All data and analysis code </w:t>
      </w:r>
      <w:proofErr w:type="gramStart"/>
      <w:r>
        <w:t>is</w:t>
      </w:r>
      <w:proofErr w:type="gramEnd"/>
      <w:r>
        <w:t xml:space="preserve"> provided on GitHub at</w:t>
      </w:r>
      <w:r w:rsidR="004214D0">
        <w:t xml:space="preserve">: </w:t>
      </w:r>
      <w:hyperlink r:id="rId22" w:history="1">
        <w:r w:rsidR="004214D0" w:rsidRPr="00DE04C1">
          <w:rPr>
            <w:rStyle w:val="Hyperlink"/>
          </w:rPr>
          <w:t>https://github.com/anaijazi/thermalManikinSlee</w:t>
        </w:r>
      </w:hyperlink>
      <w:r w:rsidR="00405D7E">
        <w:rPr>
          <w:rStyle w:val="Hyperlink"/>
        </w:rPr>
        <w:t>p</w:t>
      </w:r>
    </w:p>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3" w:author="Arfa Aijazi" w:date="2024-02-03T22:23:00Z" w:initials="AA">
    <w:p w14:paraId="5BC04514" w14:textId="77777777" w:rsidR="00A97D14" w:rsidRDefault="00A97D14" w:rsidP="00A97D14">
      <w:pPr>
        <w:jc w:val="left"/>
      </w:pPr>
      <w:r>
        <w:rPr>
          <w:rStyle w:val="CommentReference"/>
        </w:rPr>
        <w:annotationRef/>
      </w:r>
      <w:r>
        <w:rPr>
          <w:sz w:val="20"/>
          <w:szCs w:val="20"/>
        </w:rPr>
        <w:t>Modified figure so it no longer contains third-party material</w:t>
      </w:r>
    </w:p>
  </w:comment>
  <w:comment w:id="116" w:author="Arfa Aijazi" w:date="2024-02-03T22:24:00Z" w:initials="AA">
    <w:p w14:paraId="79396C57" w14:textId="77777777" w:rsidR="00A97D14" w:rsidRDefault="00A97D14" w:rsidP="00A97D14">
      <w:pPr>
        <w:jc w:val="left"/>
      </w:pPr>
      <w:r>
        <w:rPr>
          <w:rStyle w:val="CommentReference"/>
        </w:rPr>
        <w:annotationRef/>
      </w:r>
      <w:r>
        <w:rPr>
          <w:sz w:val="20"/>
          <w:szCs w:val="20"/>
        </w:rPr>
        <w:t>Modified figure to meet third-party image license requirements</w:t>
      </w:r>
    </w:p>
  </w:comment>
  <w:comment w:id="117" w:author="Arfa Aijazi" w:date="2024-02-10T14:16:00Z" w:initials="AA">
    <w:p w14:paraId="119FECED" w14:textId="77777777" w:rsidR="00154756" w:rsidRDefault="00154756" w:rsidP="00154756">
      <w:pPr>
        <w:jc w:val="left"/>
      </w:pPr>
      <w:r>
        <w:rPr>
          <w:rStyle w:val="CommentReference"/>
        </w:rPr>
        <w:annotationRef/>
      </w:r>
      <w:r>
        <w:rPr>
          <w:sz w:val="20"/>
          <w:szCs w:val="20"/>
        </w:rPr>
        <w:t xml:space="preserve">Attribution in accordance with CC </w:t>
      </w:r>
      <w:hyperlink r:id="rId1" w:history="1">
        <w:r w:rsidRPr="00EF3C5E">
          <w:rPr>
            <w:rStyle w:val="Hyperlink"/>
            <w:sz w:val="20"/>
            <w:szCs w:val="20"/>
          </w:rPr>
          <w:t>recommended practices for attribution</w:t>
        </w:r>
      </w:hyperlink>
      <w:r>
        <w:rPr>
          <w:sz w:val="20"/>
          <w:szCs w:val="20"/>
        </w:rPr>
        <w:t>.</w:t>
      </w:r>
    </w:p>
  </w:comment>
  <w:comment w:id="125" w:author="Arfa Aijazi" w:date="2024-02-10T18:13:00Z" w:initials="AA">
    <w:p w14:paraId="1E4EEE32" w14:textId="77777777" w:rsidR="00C84D4B" w:rsidRDefault="00C84D4B" w:rsidP="00C84D4B">
      <w:pPr>
        <w:jc w:val="left"/>
      </w:pPr>
      <w:r>
        <w:rPr>
          <w:rStyle w:val="CommentReference"/>
        </w:rPr>
        <w:annotationRef/>
      </w:r>
      <w:r>
        <w:rPr>
          <w:sz w:val="20"/>
          <w:szCs w:val="20"/>
        </w:rPr>
        <w:t>Modified figure to meet third-party image license requirements</w:t>
      </w:r>
    </w:p>
  </w:comment>
  <w:comment w:id="131" w:author="Arfa Aijazi" w:date="2024-02-10T14:17:00Z" w:initials="AA">
    <w:p w14:paraId="5C4ADC46" w14:textId="2FFB85BA" w:rsidR="00154756" w:rsidRDefault="00154756" w:rsidP="00154756">
      <w:pPr>
        <w:jc w:val="left"/>
      </w:pPr>
      <w:r>
        <w:rPr>
          <w:rStyle w:val="CommentReference"/>
        </w:rPr>
        <w:annotationRef/>
      </w:r>
      <w:r>
        <w:rPr>
          <w:sz w:val="20"/>
          <w:szCs w:val="20"/>
        </w:rPr>
        <w:t xml:space="preserve">Attributions in accordance with CC </w:t>
      </w:r>
      <w:hyperlink r:id="rId2" w:history="1">
        <w:r w:rsidRPr="00B336BC">
          <w:rPr>
            <w:rStyle w:val="Hyperlink"/>
            <w:sz w:val="20"/>
            <w:szCs w:val="20"/>
          </w:rPr>
          <w:t>recommended practices for attribution</w:t>
        </w:r>
      </w:hyperlink>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04514" w15:done="0"/>
  <w15:commentEx w15:paraId="79396C57" w15:done="0"/>
  <w15:commentEx w15:paraId="119FECED" w15:done="0"/>
  <w15:commentEx w15:paraId="1E4EEE32" w15:done="0"/>
  <w15:commentEx w15:paraId="5C4ADC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66F085" w16cex:dateUtc="2024-02-04T03:23:00Z"/>
  <w16cex:commentExtensible w16cex:durableId="171A9301" w16cex:dateUtc="2024-02-04T03:24:00Z"/>
  <w16cex:commentExtensible w16cex:durableId="1D77CA22" w16cex:dateUtc="2024-02-10T19:16:00Z"/>
  <w16cex:commentExtensible w16cex:durableId="20152302" w16cex:dateUtc="2024-02-10T23:13:00Z"/>
  <w16cex:commentExtensible w16cex:durableId="224B8C34" w16cex:dateUtc="2024-02-10T1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04514" w16cid:durableId="5366F085"/>
  <w16cid:commentId w16cid:paraId="79396C57" w16cid:durableId="171A9301"/>
  <w16cid:commentId w16cid:paraId="119FECED" w16cid:durableId="1D77CA22"/>
  <w16cid:commentId w16cid:paraId="1E4EEE32" w16cid:durableId="20152302"/>
  <w16cid:commentId w16cid:paraId="5C4ADC46" w16cid:durableId="224B8C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EBC71" w14:textId="77777777" w:rsidR="007C0ED2" w:rsidRDefault="007C0ED2" w:rsidP="00D37EB0">
      <w:pPr>
        <w:spacing w:after="0" w:line="240" w:lineRule="auto"/>
      </w:pPr>
      <w:r>
        <w:separator/>
      </w:r>
    </w:p>
  </w:endnote>
  <w:endnote w:type="continuationSeparator" w:id="0">
    <w:p w14:paraId="2AB032F8" w14:textId="77777777" w:rsidR="007C0ED2" w:rsidRDefault="007C0ED2"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B199A" w14:textId="77777777" w:rsidR="007C0ED2" w:rsidRDefault="007C0ED2" w:rsidP="00D37EB0">
      <w:pPr>
        <w:spacing w:after="0" w:line="240" w:lineRule="auto"/>
      </w:pPr>
      <w:r>
        <w:separator/>
      </w:r>
    </w:p>
  </w:footnote>
  <w:footnote w:type="continuationSeparator" w:id="0">
    <w:p w14:paraId="00A6B825" w14:textId="77777777" w:rsidR="007C0ED2" w:rsidRDefault="007C0ED2"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34F8"/>
    <w:rsid w:val="00046A7D"/>
    <w:rsid w:val="00050481"/>
    <w:rsid w:val="00050CB2"/>
    <w:rsid w:val="00061E9B"/>
    <w:rsid w:val="00070289"/>
    <w:rsid w:val="00070C4D"/>
    <w:rsid w:val="00071641"/>
    <w:rsid w:val="000777C3"/>
    <w:rsid w:val="00091AA4"/>
    <w:rsid w:val="00092640"/>
    <w:rsid w:val="000A1551"/>
    <w:rsid w:val="000A1C92"/>
    <w:rsid w:val="000B0477"/>
    <w:rsid w:val="000B39C0"/>
    <w:rsid w:val="000B55C1"/>
    <w:rsid w:val="000C72EE"/>
    <w:rsid w:val="000D2C08"/>
    <w:rsid w:val="000E5263"/>
    <w:rsid w:val="000F1229"/>
    <w:rsid w:val="00100199"/>
    <w:rsid w:val="00104816"/>
    <w:rsid w:val="00105E3B"/>
    <w:rsid w:val="0011443F"/>
    <w:rsid w:val="00114AAF"/>
    <w:rsid w:val="00147501"/>
    <w:rsid w:val="00154756"/>
    <w:rsid w:val="0016102B"/>
    <w:rsid w:val="00161C8A"/>
    <w:rsid w:val="001658C9"/>
    <w:rsid w:val="001662A1"/>
    <w:rsid w:val="001752D2"/>
    <w:rsid w:val="00183113"/>
    <w:rsid w:val="00187EDA"/>
    <w:rsid w:val="00192BD7"/>
    <w:rsid w:val="001A5768"/>
    <w:rsid w:val="001B2BF7"/>
    <w:rsid w:val="001B3AD2"/>
    <w:rsid w:val="001C16F3"/>
    <w:rsid w:val="001C1EBD"/>
    <w:rsid w:val="001D51D8"/>
    <w:rsid w:val="001D7C13"/>
    <w:rsid w:val="001E5C84"/>
    <w:rsid w:val="001F2435"/>
    <w:rsid w:val="001F66F4"/>
    <w:rsid w:val="0020236F"/>
    <w:rsid w:val="002078DA"/>
    <w:rsid w:val="00213C73"/>
    <w:rsid w:val="00215B2C"/>
    <w:rsid w:val="00227E88"/>
    <w:rsid w:val="00230226"/>
    <w:rsid w:val="0023313F"/>
    <w:rsid w:val="00235A5A"/>
    <w:rsid w:val="00242493"/>
    <w:rsid w:val="0024337D"/>
    <w:rsid w:val="002460BC"/>
    <w:rsid w:val="00252719"/>
    <w:rsid w:val="00271D16"/>
    <w:rsid w:val="00283883"/>
    <w:rsid w:val="00290AB3"/>
    <w:rsid w:val="002A2630"/>
    <w:rsid w:val="002A2E55"/>
    <w:rsid w:val="002A4E80"/>
    <w:rsid w:val="002A5C27"/>
    <w:rsid w:val="002C0CD5"/>
    <w:rsid w:val="002C705E"/>
    <w:rsid w:val="002C7A34"/>
    <w:rsid w:val="002D0D70"/>
    <w:rsid w:val="002D532E"/>
    <w:rsid w:val="002D6E33"/>
    <w:rsid w:val="002E0A8C"/>
    <w:rsid w:val="002E3622"/>
    <w:rsid w:val="00301215"/>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D7E"/>
    <w:rsid w:val="00405F96"/>
    <w:rsid w:val="004142FF"/>
    <w:rsid w:val="00416536"/>
    <w:rsid w:val="004214D0"/>
    <w:rsid w:val="004253E5"/>
    <w:rsid w:val="00446A4F"/>
    <w:rsid w:val="00470A67"/>
    <w:rsid w:val="00472208"/>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75737"/>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2368A"/>
    <w:rsid w:val="00636F83"/>
    <w:rsid w:val="00644C33"/>
    <w:rsid w:val="00644DB8"/>
    <w:rsid w:val="00652A5F"/>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0FD0"/>
    <w:rsid w:val="00751038"/>
    <w:rsid w:val="00751670"/>
    <w:rsid w:val="0075710F"/>
    <w:rsid w:val="00760987"/>
    <w:rsid w:val="007610A8"/>
    <w:rsid w:val="007676DE"/>
    <w:rsid w:val="007715E6"/>
    <w:rsid w:val="0078116C"/>
    <w:rsid w:val="007961CB"/>
    <w:rsid w:val="007A0889"/>
    <w:rsid w:val="007B66CB"/>
    <w:rsid w:val="007C0ED2"/>
    <w:rsid w:val="007D0E8C"/>
    <w:rsid w:val="007D128D"/>
    <w:rsid w:val="007E004D"/>
    <w:rsid w:val="007E5F9D"/>
    <w:rsid w:val="007E6B76"/>
    <w:rsid w:val="007F2B56"/>
    <w:rsid w:val="008011ED"/>
    <w:rsid w:val="00801469"/>
    <w:rsid w:val="008019C3"/>
    <w:rsid w:val="00805797"/>
    <w:rsid w:val="00810380"/>
    <w:rsid w:val="0082218C"/>
    <w:rsid w:val="0082375A"/>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8F685E"/>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545D7"/>
    <w:rsid w:val="00A60B15"/>
    <w:rsid w:val="00A6530B"/>
    <w:rsid w:val="00A6595D"/>
    <w:rsid w:val="00A66AAB"/>
    <w:rsid w:val="00A7445D"/>
    <w:rsid w:val="00A76AC4"/>
    <w:rsid w:val="00A81897"/>
    <w:rsid w:val="00A85128"/>
    <w:rsid w:val="00A902C5"/>
    <w:rsid w:val="00A94109"/>
    <w:rsid w:val="00A97D14"/>
    <w:rsid w:val="00AB3AD3"/>
    <w:rsid w:val="00AC3DB7"/>
    <w:rsid w:val="00AC4FEA"/>
    <w:rsid w:val="00AD229B"/>
    <w:rsid w:val="00AD2AAE"/>
    <w:rsid w:val="00AD6949"/>
    <w:rsid w:val="00AE081B"/>
    <w:rsid w:val="00AE7BC6"/>
    <w:rsid w:val="00AF1157"/>
    <w:rsid w:val="00AF1813"/>
    <w:rsid w:val="00AF2C39"/>
    <w:rsid w:val="00AF735E"/>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2A7F"/>
    <w:rsid w:val="00C378BD"/>
    <w:rsid w:val="00C4422A"/>
    <w:rsid w:val="00C52F0B"/>
    <w:rsid w:val="00C544E9"/>
    <w:rsid w:val="00C559DD"/>
    <w:rsid w:val="00C62952"/>
    <w:rsid w:val="00C63EE7"/>
    <w:rsid w:val="00C662FF"/>
    <w:rsid w:val="00C66FF3"/>
    <w:rsid w:val="00C70212"/>
    <w:rsid w:val="00C7721E"/>
    <w:rsid w:val="00C82EC0"/>
    <w:rsid w:val="00C83AC6"/>
    <w:rsid w:val="00C84D4B"/>
    <w:rsid w:val="00C86765"/>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294D"/>
    <w:rsid w:val="00DE34D7"/>
    <w:rsid w:val="00DE7223"/>
    <w:rsid w:val="00DF66D6"/>
    <w:rsid w:val="00DF6708"/>
    <w:rsid w:val="00E112B3"/>
    <w:rsid w:val="00E114F4"/>
    <w:rsid w:val="00E12277"/>
    <w:rsid w:val="00E1350B"/>
    <w:rsid w:val="00E21585"/>
    <w:rsid w:val="00E2551F"/>
    <w:rsid w:val="00E34645"/>
    <w:rsid w:val="00E35E04"/>
    <w:rsid w:val="00E50A78"/>
    <w:rsid w:val="00E63E53"/>
    <w:rsid w:val="00E8130F"/>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 w:val="03FAD3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 w:type="paragraph" w:styleId="NormalWeb">
    <w:name w:val="Normal (Web)"/>
    <w:basedOn w:val="Normal"/>
    <w:uiPriority w:val="99"/>
    <w:semiHidden/>
    <w:unhideWhenUsed/>
    <w:rsid w:val="008F685E"/>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031881723">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iki.creativecommons.org/wiki/Recommended_practices_for_attribution" TargetMode="External"/><Relationship Id="rId1" Type="http://schemas.openxmlformats.org/officeDocument/2006/relationships/hyperlink" Target="https://wiki.creativecommons.org/wiki/Recommended_practices_for_attributio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hyperlink" Target="https://github.com/anaijazi/thermalManikinSle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42198</Words>
  <Characters>240534</Characters>
  <Application>Microsoft Office Word</Application>
  <DocSecurity>0</DocSecurity>
  <Lines>2004</Lines>
  <Paragraphs>564</Paragraphs>
  <ScaleCrop>false</ScaleCrop>
  <Company/>
  <LinksUpToDate>false</LinksUpToDate>
  <CharactersWithSpaces>28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9</cp:revision>
  <dcterms:created xsi:type="dcterms:W3CDTF">2024-02-10T17:39:00Z</dcterms:created>
  <dcterms:modified xsi:type="dcterms:W3CDTF">2024-02-11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